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rPr>
          <w:rFonts w:ascii="Times New Roman" w:eastAsiaTheme="majorEastAsia" w:hAnsi="Times New Roman" w:cs="Times New Roman"/>
          <w:color w:val="2F5496" w:themeColor="accent1" w:themeShade="BF"/>
          <w:sz w:val="28"/>
          <w:szCs w:val="26"/>
        </w:rPr>
        <w:id w:val="1774354344"/>
        <w:docPartObj>
          <w:docPartGallery w:val="Cover Pages"/>
          <w:docPartUnique/>
        </w:docPartObj>
      </w:sdtPr>
      <w:sdtEndPr>
        <w:rPr>
          <w:rFonts w:eastAsiaTheme="minorHAnsi"/>
          <w:color w:val="auto"/>
          <w:sz w:val="24"/>
          <w:szCs w:val="22"/>
        </w:rPr>
      </w:sdtEndPr>
      <w:sdtContent>
        <w:p w14:paraId="530275A8" w14:textId="4E2C745D" w:rsidR="00225CEE" w:rsidRPr="008E30A9" w:rsidRDefault="00225CEE" w:rsidP="00787F90">
          <w:pPr>
            <w:spacing w:line="276" w:lineRule="auto"/>
            <w:rPr>
              <w:rFonts w:ascii="Times New Roman" w:hAnsi="Times New Roman" w:cs="Times New Roman"/>
            </w:rPr>
          </w:pPr>
        </w:p>
        <w:tbl>
          <w:tblPr>
            <w:tblpPr w:leftFromText="187" w:rightFromText="187" w:horzAnchor="margin" w:tblpXSpec="center" w:tblpY="2881"/>
            <w:tblW w:w="4000" w:type="pct"/>
            <w:tblBorders>
              <w:left w:val="single" w:sz="12" w:space="0" w:color="4472C4" w:themeColor="accent1"/>
            </w:tblBorders>
            <w:tblCellMar>
              <w:left w:w="144" w:type="dxa"/>
              <w:right w:w="115" w:type="dxa"/>
            </w:tblCellMar>
            <w:tblLook w:val="04A0" w:firstRow="1" w:lastRow="0" w:firstColumn="1" w:lastColumn="0" w:noHBand="0" w:noVBand="1"/>
          </w:tblPr>
          <w:tblGrid>
            <w:gridCol w:w="7209"/>
          </w:tblGrid>
          <w:tr w:rsidR="00225CEE" w:rsidRPr="008E30A9" w14:paraId="64BE4CDB" w14:textId="77777777">
            <w:sdt>
              <w:sdtPr>
                <w:rPr>
                  <w:rFonts w:ascii="Times New Roman" w:hAnsi="Times New Roman" w:cs="Times New Roman"/>
                  <w:color w:val="2F5496" w:themeColor="accent1" w:themeShade="BF"/>
                  <w:sz w:val="24"/>
                  <w:szCs w:val="24"/>
                  <w:lang w:val="en-GB"/>
                </w:rPr>
                <w:alias w:val="Company"/>
                <w:id w:val="13406915"/>
                <w:placeholder>
                  <w:docPart w:val="F745CA59D1384DA49836AC643EA250E5"/>
                </w:placeholder>
                <w:dataBinding w:prefixMappings="xmlns:ns0='http://schemas.openxmlformats.org/officeDocument/2006/extended-properties'" w:xpath="/ns0:Properties[1]/ns0:Company[1]" w:storeItemID="{6668398D-A668-4E3E-A5EB-62B293D839F1}"/>
                <w:text/>
              </w:sdtPr>
              <w:sdtEndPr/>
              <w:sdtContent>
                <w:tc>
                  <w:tcPr>
                    <w:tcW w:w="7672" w:type="dxa"/>
                    <w:tcMar>
                      <w:top w:w="216" w:type="dxa"/>
                      <w:left w:w="115" w:type="dxa"/>
                      <w:bottom w:w="216" w:type="dxa"/>
                      <w:right w:w="115" w:type="dxa"/>
                    </w:tcMar>
                  </w:tcPr>
                  <w:p w14:paraId="206884E0" w14:textId="62FC01A4" w:rsidR="00225CEE" w:rsidRPr="008E30A9" w:rsidRDefault="00CA2C26" w:rsidP="00787F90">
                    <w:pPr>
                      <w:pStyle w:val="NoSpacing"/>
                      <w:spacing w:line="276" w:lineRule="auto"/>
                      <w:rPr>
                        <w:rFonts w:ascii="Times New Roman" w:hAnsi="Times New Roman" w:cs="Times New Roman"/>
                        <w:color w:val="2F5496" w:themeColor="accent1" w:themeShade="BF"/>
                        <w:sz w:val="24"/>
                        <w:lang w:val="en-GB"/>
                      </w:rPr>
                    </w:pPr>
                    <w:r w:rsidRPr="008E30A9">
                      <w:rPr>
                        <w:rFonts w:ascii="Times New Roman" w:hAnsi="Times New Roman" w:cs="Times New Roman"/>
                        <w:color w:val="2F5496" w:themeColor="accent1" w:themeShade="BF"/>
                        <w:sz w:val="24"/>
                        <w:szCs w:val="24"/>
                        <w:lang w:val="en-GB"/>
                      </w:rPr>
                      <w:t>MTU Kerry</w:t>
                    </w:r>
                  </w:p>
                </w:tc>
              </w:sdtContent>
            </w:sdt>
          </w:tr>
          <w:tr w:rsidR="00225CEE" w:rsidRPr="008E30A9" w14:paraId="0F3E92D9" w14:textId="77777777">
            <w:tc>
              <w:tcPr>
                <w:tcW w:w="7672" w:type="dxa"/>
              </w:tcPr>
              <w:sdt>
                <w:sdtPr>
                  <w:rPr>
                    <w:rFonts w:ascii="Times New Roman" w:eastAsiaTheme="majorEastAsia" w:hAnsi="Times New Roman" w:cs="Times New Roman"/>
                    <w:color w:val="4472C4" w:themeColor="accent1"/>
                    <w:sz w:val="56"/>
                    <w:szCs w:val="56"/>
                    <w:lang w:val="en-GB"/>
                  </w:rPr>
                  <w:alias w:val="Title"/>
                  <w:id w:val="13406919"/>
                  <w:placeholder>
                    <w:docPart w:val="3F57AD98DC7344B5900900F25C4BB05B"/>
                  </w:placeholder>
                  <w:dataBinding w:prefixMappings="xmlns:ns0='http://schemas.openxmlformats.org/package/2006/metadata/core-properties' xmlns:ns1='http://purl.org/dc/elements/1.1/'" w:xpath="/ns0:coreProperties[1]/ns1:title[1]" w:storeItemID="{6C3C8BC8-F283-45AE-878A-BAB7291924A1}"/>
                  <w:text/>
                </w:sdtPr>
                <w:sdtEndPr/>
                <w:sdtContent>
                  <w:p w14:paraId="73975256" w14:textId="5427985B" w:rsidR="00225CEE" w:rsidRPr="008E30A9" w:rsidRDefault="003807C4" w:rsidP="00787F90">
                    <w:pPr>
                      <w:pStyle w:val="NoSpacing"/>
                      <w:spacing w:line="276" w:lineRule="auto"/>
                      <w:rPr>
                        <w:rFonts w:ascii="Times New Roman" w:eastAsiaTheme="majorEastAsia" w:hAnsi="Times New Roman" w:cs="Times New Roman"/>
                        <w:color w:val="4472C4" w:themeColor="accent1"/>
                        <w:sz w:val="56"/>
                        <w:szCs w:val="56"/>
                        <w:lang w:val="en-GB"/>
                      </w:rPr>
                    </w:pPr>
                    <w:r w:rsidRPr="008E30A9">
                      <w:rPr>
                        <w:rFonts w:ascii="Times New Roman" w:eastAsiaTheme="majorEastAsia" w:hAnsi="Times New Roman" w:cs="Times New Roman"/>
                        <w:color w:val="4472C4" w:themeColor="accent1"/>
                        <w:sz w:val="56"/>
                        <w:szCs w:val="56"/>
                        <w:lang w:val="en-GB"/>
                      </w:rPr>
                      <w:t xml:space="preserve">Capturing, Editing and Merging Gaussian </w:t>
                    </w:r>
                    <w:r w:rsidR="00F62157" w:rsidRPr="008E30A9">
                      <w:rPr>
                        <w:rFonts w:ascii="Times New Roman" w:eastAsiaTheme="majorEastAsia" w:hAnsi="Times New Roman" w:cs="Times New Roman"/>
                        <w:color w:val="4472C4" w:themeColor="accent1"/>
                        <w:sz w:val="56"/>
                        <w:szCs w:val="56"/>
                        <w:lang w:val="en-GB"/>
                      </w:rPr>
                      <w:t>Splat</w:t>
                    </w:r>
                    <w:r w:rsidRPr="008E30A9">
                      <w:rPr>
                        <w:rFonts w:ascii="Times New Roman" w:eastAsiaTheme="majorEastAsia" w:hAnsi="Times New Roman" w:cs="Times New Roman"/>
                        <w:color w:val="4472C4" w:themeColor="accent1"/>
                        <w:sz w:val="56"/>
                        <w:szCs w:val="56"/>
                        <w:lang w:val="en-GB"/>
                      </w:rPr>
                      <w:t>s to Create Novel 3D Environments</w:t>
                    </w:r>
                  </w:p>
                </w:sdtContent>
              </w:sdt>
            </w:tc>
          </w:tr>
          <w:tr w:rsidR="00225CEE" w:rsidRPr="008E30A9" w14:paraId="4A810E32" w14:textId="77777777">
            <w:tc>
              <w:tcPr>
                <w:tcW w:w="7672" w:type="dxa"/>
                <w:tcMar>
                  <w:top w:w="216" w:type="dxa"/>
                  <w:left w:w="115" w:type="dxa"/>
                  <w:bottom w:w="216" w:type="dxa"/>
                  <w:right w:w="115" w:type="dxa"/>
                </w:tcMar>
              </w:tcPr>
              <w:p w14:paraId="6E944DFE" w14:textId="14392887" w:rsidR="00225CEE" w:rsidRPr="008E30A9" w:rsidRDefault="00967809" w:rsidP="00787F90">
                <w:pPr>
                  <w:pStyle w:val="NoSpacing"/>
                  <w:spacing w:line="276" w:lineRule="auto"/>
                  <w:rPr>
                    <w:rFonts w:ascii="Times New Roman" w:hAnsi="Times New Roman" w:cs="Times New Roman"/>
                    <w:color w:val="2F5496" w:themeColor="accent1" w:themeShade="BF"/>
                    <w:sz w:val="24"/>
                    <w:lang w:val="en-GB"/>
                  </w:rPr>
                </w:pPr>
                <w:r w:rsidRPr="008E30A9">
                  <w:rPr>
                    <w:rFonts w:ascii="Times New Roman" w:hAnsi="Times New Roman" w:cs="Times New Roman"/>
                    <w:noProof/>
                    <w:color w:val="2F5496" w:themeColor="accent1" w:themeShade="BF"/>
                    <w:sz w:val="24"/>
                    <w:lang w:val="en-GB"/>
                  </w:rPr>
                  <mc:AlternateContent>
                    <mc:Choice Requires="wps">
                      <w:drawing>
                        <wp:anchor distT="0" distB="0" distL="114300" distR="114300" simplePos="0" relativeHeight="251658240" behindDoc="0" locked="0" layoutInCell="1" allowOverlap="1" wp14:anchorId="6FD472D8" wp14:editId="0F0B5A3F">
                          <wp:simplePos x="0" y="0"/>
                          <wp:positionH relativeFrom="column">
                            <wp:posOffset>49415</wp:posOffset>
                          </wp:positionH>
                          <wp:positionV relativeFrom="paragraph">
                            <wp:posOffset>-53281</wp:posOffset>
                          </wp:positionV>
                          <wp:extent cx="5008418" cy="1669472"/>
                          <wp:effectExtent l="0" t="0" r="20955" b="26035"/>
                          <wp:wrapNone/>
                          <wp:docPr id="1" name="Text Box 1"/>
                          <wp:cNvGraphicFramePr/>
                          <a:graphic xmlns:a="http://schemas.openxmlformats.org/drawingml/2006/main">
                            <a:graphicData uri="http://schemas.microsoft.com/office/word/2010/wordprocessingShape">
                              <wps:wsp>
                                <wps:cNvSpPr txBox="1"/>
                                <wps:spPr>
                                  <a:xfrm>
                                    <a:off x="0" y="0"/>
                                    <a:ext cx="5008418" cy="1669472"/>
                                  </a:xfrm>
                                  <a:prstGeom prst="rect">
                                    <a:avLst/>
                                  </a:prstGeom>
                                  <a:solidFill>
                                    <a:schemeClr val="lt1"/>
                                  </a:solidFill>
                                  <a:ln w="6350">
                                    <a:solidFill>
                                      <a:schemeClr val="bg1"/>
                                    </a:solidFill>
                                  </a:ln>
                                </wps:spPr>
                                <wps:txbx>
                                  <w:txbxContent>
                                    <w:p w14:paraId="2C66831D" w14:textId="186AD21E" w:rsidR="00967809" w:rsidRPr="008E30A9" w:rsidRDefault="00967809" w:rsidP="00967809">
                                      <w:pPr>
                                        <w:tabs>
                                          <w:tab w:val="left" w:pos="0"/>
                                        </w:tabs>
                                        <w:spacing w:line="240" w:lineRule="auto"/>
                                        <w:rPr>
                                          <w:rFonts w:ascii="Times New Roman" w:eastAsia="Calibri" w:hAnsi="Times New Roman" w:cs="Times New Roman"/>
                                          <w:b/>
                                          <w:szCs w:val="24"/>
                                        </w:rPr>
                                      </w:pPr>
                                      <w:r w:rsidRPr="008E30A9">
                                        <w:rPr>
                                          <w:rFonts w:ascii="Times New Roman" w:eastAsia="Calibri" w:hAnsi="Times New Roman" w:cs="Times New Roman"/>
                                          <w:bCs/>
                                          <w:szCs w:val="24"/>
                                        </w:rPr>
                                        <w:t>Academic Year:</w:t>
                                      </w:r>
                                      <w:r w:rsidRPr="008E30A9">
                                        <w:rPr>
                                          <w:rFonts w:ascii="Times New Roman" w:eastAsia="Calibri" w:hAnsi="Times New Roman" w:cs="Times New Roman"/>
                                          <w:b/>
                                          <w:szCs w:val="24"/>
                                        </w:rPr>
                                        <w:t xml:space="preserve"> </w:t>
                                      </w:r>
                                      <w:r w:rsidRPr="008E30A9">
                                        <w:rPr>
                                          <w:rFonts w:ascii="Times New Roman" w:eastAsia="Calibri" w:hAnsi="Times New Roman" w:cs="Times New Roman"/>
                                          <w:b/>
                                          <w:szCs w:val="24"/>
                                        </w:rPr>
                                        <w:tab/>
                                      </w:r>
                                      <w:r w:rsidRPr="008E30A9">
                                        <w:rPr>
                                          <w:rFonts w:ascii="Times New Roman" w:eastAsia="Calibri" w:hAnsi="Times New Roman" w:cs="Times New Roman"/>
                                          <w:b/>
                                          <w:szCs w:val="24"/>
                                        </w:rPr>
                                        <w:tab/>
                                      </w:r>
                                      <w:r w:rsidRPr="008E30A9">
                                        <w:rPr>
                                          <w:rFonts w:ascii="Times New Roman" w:hAnsi="Times New Roman" w:cs="Times New Roman"/>
                                          <w:color w:val="2F5496" w:themeColor="accent1" w:themeShade="BF"/>
                                          <w:szCs w:val="24"/>
                                        </w:rPr>
                                        <w:t>202</w:t>
                                      </w:r>
                                      <w:r w:rsidR="00F02850" w:rsidRPr="008E30A9">
                                        <w:rPr>
                                          <w:rFonts w:ascii="Times New Roman" w:hAnsi="Times New Roman" w:cs="Times New Roman"/>
                                          <w:color w:val="2F5496" w:themeColor="accent1" w:themeShade="BF"/>
                                          <w:szCs w:val="24"/>
                                        </w:rPr>
                                        <w:t>3</w:t>
                                      </w:r>
                                      <w:r w:rsidRPr="008E30A9">
                                        <w:rPr>
                                          <w:rFonts w:ascii="Times New Roman" w:hAnsi="Times New Roman" w:cs="Times New Roman"/>
                                          <w:color w:val="2F5496" w:themeColor="accent1" w:themeShade="BF"/>
                                          <w:szCs w:val="24"/>
                                        </w:rPr>
                                        <w:t>/202</w:t>
                                      </w:r>
                                      <w:r w:rsidR="00F02850" w:rsidRPr="008E30A9">
                                        <w:rPr>
                                          <w:rFonts w:ascii="Times New Roman" w:hAnsi="Times New Roman" w:cs="Times New Roman"/>
                                          <w:color w:val="2F5496" w:themeColor="accent1" w:themeShade="BF"/>
                                          <w:szCs w:val="24"/>
                                        </w:rPr>
                                        <w:t>4</w:t>
                                      </w:r>
                                    </w:p>
                                    <w:p w14:paraId="73C0B49E" w14:textId="78BDB0C7" w:rsidR="00967809" w:rsidRPr="008E30A9" w:rsidRDefault="00967809" w:rsidP="00967809">
                                      <w:pPr>
                                        <w:spacing w:line="240" w:lineRule="auto"/>
                                        <w:rPr>
                                          <w:rFonts w:ascii="Times New Roman" w:hAnsi="Times New Roman" w:cs="Times New Roman"/>
                                          <w:color w:val="2F5496" w:themeColor="accent1" w:themeShade="BF"/>
                                          <w:szCs w:val="24"/>
                                        </w:rPr>
                                      </w:pPr>
                                      <w:r w:rsidRPr="008E30A9">
                                        <w:rPr>
                                          <w:rFonts w:ascii="Times New Roman" w:eastAsia="Calibri" w:hAnsi="Times New Roman" w:cs="Times New Roman"/>
                                          <w:szCs w:val="24"/>
                                        </w:rPr>
                                        <w:t xml:space="preserve">Programme Title: </w:t>
                                      </w:r>
                                      <w:r w:rsidRPr="008E30A9">
                                        <w:rPr>
                                          <w:rFonts w:ascii="Times New Roman" w:eastAsia="Calibri" w:hAnsi="Times New Roman" w:cs="Times New Roman"/>
                                          <w:szCs w:val="24"/>
                                        </w:rPr>
                                        <w:tab/>
                                      </w:r>
                                      <w:r w:rsidRPr="008E30A9">
                                        <w:rPr>
                                          <w:rFonts w:ascii="Times New Roman" w:eastAsia="Calibri" w:hAnsi="Times New Roman" w:cs="Times New Roman"/>
                                          <w:szCs w:val="24"/>
                                        </w:rPr>
                                        <w:tab/>
                                      </w:r>
                                      <w:r w:rsidRPr="008E30A9">
                                        <w:rPr>
                                          <w:rFonts w:ascii="Times New Roman" w:hAnsi="Times New Roman" w:cs="Times New Roman"/>
                                          <w:color w:val="2F5496" w:themeColor="accent1" w:themeShade="BF"/>
                                          <w:szCs w:val="24"/>
                                        </w:rPr>
                                        <w:t>Computing with Games Development – MT80</w:t>
                                      </w:r>
                                      <w:r w:rsidR="00A53BA1" w:rsidRPr="008E30A9">
                                        <w:rPr>
                                          <w:rFonts w:ascii="Times New Roman" w:hAnsi="Times New Roman" w:cs="Times New Roman"/>
                                          <w:color w:val="2F5496" w:themeColor="accent1" w:themeShade="BF"/>
                                          <w:szCs w:val="24"/>
                                        </w:rPr>
                                        <w:t>3</w:t>
                                      </w:r>
                                    </w:p>
                                    <w:p w14:paraId="42DDFD5F" w14:textId="640B6D76" w:rsidR="00967809" w:rsidRPr="008E30A9" w:rsidRDefault="00967809" w:rsidP="00967809">
                                      <w:pPr>
                                        <w:tabs>
                                          <w:tab w:val="left" w:pos="0"/>
                                        </w:tabs>
                                        <w:spacing w:line="240" w:lineRule="auto"/>
                                        <w:jc w:val="both"/>
                                        <w:rPr>
                                          <w:rFonts w:ascii="Times New Roman" w:eastAsia="Calibri" w:hAnsi="Times New Roman" w:cs="Times New Roman"/>
                                          <w:szCs w:val="24"/>
                                        </w:rPr>
                                      </w:pPr>
                                      <w:r w:rsidRPr="008E30A9">
                                        <w:rPr>
                                          <w:rFonts w:ascii="Times New Roman" w:eastAsia="Calibri" w:hAnsi="Times New Roman" w:cs="Times New Roman"/>
                                          <w:szCs w:val="24"/>
                                        </w:rPr>
                                        <w:t xml:space="preserve">Module Title: </w:t>
                                      </w:r>
                                      <w:r w:rsidRPr="008E30A9">
                                        <w:rPr>
                                          <w:rFonts w:ascii="Times New Roman" w:eastAsia="Calibri" w:hAnsi="Times New Roman" w:cs="Times New Roman"/>
                                          <w:szCs w:val="24"/>
                                        </w:rPr>
                                        <w:tab/>
                                      </w:r>
                                      <w:r w:rsidRPr="008E30A9">
                                        <w:rPr>
                                          <w:rFonts w:ascii="Times New Roman" w:eastAsia="Calibri" w:hAnsi="Times New Roman" w:cs="Times New Roman"/>
                                          <w:szCs w:val="24"/>
                                        </w:rPr>
                                        <w:tab/>
                                      </w:r>
                                      <w:r w:rsidRPr="008E30A9">
                                        <w:rPr>
                                          <w:rFonts w:ascii="Times New Roman" w:eastAsia="Calibri" w:hAnsi="Times New Roman" w:cs="Times New Roman"/>
                                          <w:szCs w:val="24"/>
                                        </w:rPr>
                                        <w:tab/>
                                      </w:r>
                                      <w:r w:rsidR="00207E44" w:rsidRPr="008E30A9">
                                        <w:rPr>
                                          <w:rFonts w:ascii="Times New Roman" w:hAnsi="Times New Roman" w:cs="Times New Roman"/>
                                          <w:color w:val="2F5496" w:themeColor="accent1" w:themeShade="BF"/>
                                          <w:szCs w:val="24"/>
                                        </w:rPr>
                                        <w:t>Final Year Project</w:t>
                                      </w:r>
                                      <w:r w:rsidRPr="008E30A9">
                                        <w:rPr>
                                          <w:rFonts w:ascii="Times New Roman" w:eastAsia="Calibri" w:hAnsi="Times New Roman" w:cs="Times New Roman"/>
                                          <w:szCs w:val="24"/>
                                        </w:rPr>
                                        <w:tab/>
                                      </w:r>
                                    </w:p>
                                    <w:p w14:paraId="594DF59C" w14:textId="26D2D140" w:rsidR="00967809" w:rsidRPr="008E30A9" w:rsidRDefault="00967809" w:rsidP="00967809">
                                      <w:pPr>
                                        <w:tabs>
                                          <w:tab w:val="left" w:pos="0"/>
                                        </w:tabs>
                                        <w:spacing w:line="240" w:lineRule="auto"/>
                                        <w:jc w:val="both"/>
                                        <w:rPr>
                                          <w:rFonts w:ascii="Times New Roman" w:eastAsia="Calibri" w:hAnsi="Times New Roman" w:cs="Times New Roman"/>
                                          <w:szCs w:val="24"/>
                                        </w:rPr>
                                      </w:pPr>
                                      <w:r w:rsidRPr="008E30A9">
                                        <w:rPr>
                                          <w:rFonts w:ascii="Times New Roman" w:eastAsia="Calibri" w:hAnsi="Times New Roman" w:cs="Times New Roman"/>
                                          <w:szCs w:val="24"/>
                                        </w:rPr>
                                        <w:t xml:space="preserve">Module Code: </w:t>
                                      </w:r>
                                      <w:r w:rsidRPr="008E30A9">
                                        <w:rPr>
                                          <w:rFonts w:ascii="Times New Roman" w:eastAsia="Calibri" w:hAnsi="Times New Roman" w:cs="Times New Roman"/>
                                          <w:szCs w:val="24"/>
                                        </w:rPr>
                                        <w:tab/>
                                      </w:r>
                                      <w:r w:rsidRPr="008E30A9">
                                        <w:rPr>
                                          <w:rFonts w:ascii="Times New Roman" w:eastAsia="Calibri" w:hAnsi="Times New Roman" w:cs="Times New Roman"/>
                                          <w:szCs w:val="24"/>
                                        </w:rPr>
                                        <w:tab/>
                                      </w:r>
                                      <w:r w:rsidRPr="008E30A9">
                                        <w:rPr>
                                          <w:rFonts w:ascii="Times New Roman" w:eastAsia="Calibri" w:hAnsi="Times New Roman" w:cs="Times New Roman"/>
                                          <w:szCs w:val="24"/>
                                        </w:rPr>
                                        <w:tab/>
                                      </w:r>
                                      <w:r w:rsidR="00B53E1C" w:rsidRPr="008E30A9">
                                        <w:rPr>
                                          <w:rFonts w:ascii="Times New Roman" w:hAnsi="Times New Roman" w:cs="Times New Roman"/>
                                          <w:color w:val="2F5496" w:themeColor="accent1" w:themeShade="BF"/>
                                          <w:szCs w:val="24"/>
                                        </w:rPr>
                                        <w:t>PROJ 81003</w:t>
                                      </w:r>
                                      <w:r w:rsidRPr="008E30A9">
                                        <w:rPr>
                                          <w:rFonts w:ascii="Times New Roman" w:eastAsia="Calibri" w:hAnsi="Times New Roman" w:cs="Times New Roman"/>
                                          <w:szCs w:val="24"/>
                                        </w:rPr>
                                        <w:tab/>
                                        <w:t xml:space="preserve"> </w:t>
                                      </w:r>
                                    </w:p>
                                    <w:p w14:paraId="1ED4422F" w14:textId="3C720037" w:rsidR="00967809" w:rsidRPr="008E30A9" w:rsidRDefault="00967809" w:rsidP="00967809">
                                      <w:pPr>
                                        <w:tabs>
                                          <w:tab w:val="left" w:pos="0"/>
                                        </w:tabs>
                                        <w:spacing w:line="240" w:lineRule="auto"/>
                                        <w:jc w:val="both"/>
                                        <w:rPr>
                                          <w:rFonts w:ascii="Times New Roman" w:eastAsia="Calibri" w:hAnsi="Times New Roman" w:cs="Times New Roman"/>
                                          <w:szCs w:val="24"/>
                                        </w:rPr>
                                      </w:pPr>
                                      <w:r w:rsidRPr="008E30A9">
                                        <w:rPr>
                                          <w:rFonts w:ascii="Times New Roman" w:eastAsia="Calibri" w:hAnsi="Times New Roman" w:cs="Times New Roman"/>
                                          <w:szCs w:val="24"/>
                                        </w:rPr>
                                        <w:t xml:space="preserve">Lecturer’s Name: </w:t>
                                      </w:r>
                                      <w:r w:rsidRPr="008E30A9">
                                        <w:rPr>
                                          <w:rFonts w:ascii="Times New Roman" w:eastAsia="Calibri" w:hAnsi="Times New Roman" w:cs="Times New Roman"/>
                                          <w:szCs w:val="24"/>
                                        </w:rPr>
                                        <w:tab/>
                                      </w:r>
                                      <w:r w:rsidRPr="008E30A9">
                                        <w:rPr>
                                          <w:rFonts w:ascii="Times New Roman" w:eastAsia="Calibri" w:hAnsi="Times New Roman" w:cs="Times New Roman"/>
                                          <w:szCs w:val="24"/>
                                        </w:rPr>
                                        <w:tab/>
                                      </w:r>
                                      <w:r w:rsidR="004F5519" w:rsidRPr="008E30A9">
                                        <w:rPr>
                                          <w:rFonts w:ascii="Times New Roman" w:hAnsi="Times New Roman" w:cs="Times New Roman"/>
                                          <w:color w:val="2F5496" w:themeColor="accent1" w:themeShade="BF"/>
                                          <w:szCs w:val="24"/>
                                        </w:rPr>
                                        <w:t>Claire Horgan</w:t>
                                      </w:r>
                                    </w:p>
                                    <w:p w14:paraId="16F37F49" w14:textId="3D7E5943" w:rsidR="00967809" w:rsidRPr="008E30A9" w:rsidRDefault="00967809" w:rsidP="00967809">
                                      <w:pPr>
                                        <w:tabs>
                                          <w:tab w:val="left" w:pos="0"/>
                                        </w:tabs>
                                        <w:spacing w:line="240" w:lineRule="auto"/>
                                        <w:jc w:val="both"/>
                                        <w:rPr>
                                          <w:rFonts w:ascii="Times New Roman" w:eastAsia="Calibri" w:hAnsi="Times New Roman" w:cs="Times New Roman"/>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FD472D8" id="_x0000_t202" coordsize="21600,21600" o:spt="202" path="m,l,21600r21600,l21600,xe">
                          <v:stroke joinstyle="miter"/>
                          <v:path gradientshapeok="t" o:connecttype="rect"/>
                        </v:shapetype>
                        <v:shape id="Text Box 1" o:spid="_x0000_s1026" type="#_x0000_t202" style="position:absolute;margin-left:3.9pt;margin-top:-4.2pt;width:394.35pt;height:131.4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" fillcolor="white [3201]" strokecolor="white [3212]" strokeweight=".5pt">
                          <v:textbox>
                            <w:txbxContent>
                              <w:p w14:paraId="2C66831D" w14:textId="186AD21E" w:rsidR="00967809" w:rsidRPr="008E30A9" w:rsidRDefault="00967809" w:rsidP="00967809">
                                <w:pPr>
                                  <w:tabs>
                                    <w:tab w:val="left" w:pos="0"/>
                                  </w:tabs>
                                  <w:spacing w:line="240" w:lineRule="auto"/>
                                  <w:rPr>
                                    <w:rFonts w:ascii="Times New Roman" w:eastAsia="Calibri" w:hAnsi="Times New Roman" w:cs="Times New Roman"/>
                                    <w:b/>
                                    <w:szCs w:val="24"/>
                                  </w:rPr>
                                </w:pPr>
                                <w:r w:rsidRPr="008E30A9">
                                  <w:rPr>
                                    <w:rFonts w:ascii="Times New Roman" w:eastAsia="Calibri" w:hAnsi="Times New Roman" w:cs="Times New Roman"/>
                                    <w:bCs/>
                                    <w:szCs w:val="24"/>
                                  </w:rPr>
                                  <w:t>Academic Year:</w:t>
                                </w:r>
                                <w:r w:rsidRPr="008E30A9">
                                  <w:rPr>
                                    <w:rFonts w:ascii="Times New Roman" w:eastAsia="Calibri" w:hAnsi="Times New Roman" w:cs="Times New Roman"/>
                                    <w:b/>
                                    <w:szCs w:val="24"/>
                                  </w:rPr>
                                  <w:t xml:space="preserve"> </w:t>
                                </w:r>
                                <w:r w:rsidRPr="008E30A9">
                                  <w:rPr>
                                    <w:rFonts w:ascii="Times New Roman" w:eastAsia="Calibri" w:hAnsi="Times New Roman" w:cs="Times New Roman"/>
                                    <w:b/>
                                    <w:szCs w:val="24"/>
                                  </w:rPr>
                                  <w:tab/>
                                </w:r>
                                <w:r w:rsidRPr="008E30A9">
                                  <w:rPr>
                                    <w:rFonts w:ascii="Times New Roman" w:eastAsia="Calibri" w:hAnsi="Times New Roman" w:cs="Times New Roman"/>
                                    <w:b/>
                                    <w:szCs w:val="24"/>
                                  </w:rPr>
                                  <w:tab/>
                                </w:r>
                                <w:r w:rsidRPr="008E30A9">
                                  <w:rPr>
                                    <w:rFonts w:ascii="Times New Roman" w:hAnsi="Times New Roman" w:cs="Times New Roman"/>
                                    <w:color w:val="2F5496" w:themeColor="accent1" w:themeShade="BF"/>
                                    <w:szCs w:val="24"/>
                                  </w:rPr>
                                  <w:t>202</w:t>
                                </w:r>
                                <w:r w:rsidR="00F02850" w:rsidRPr="008E30A9">
                                  <w:rPr>
                                    <w:rFonts w:ascii="Times New Roman" w:hAnsi="Times New Roman" w:cs="Times New Roman"/>
                                    <w:color w:val="2F5496" w:themeColor="accent1" w:themeShade="BF"/>
                                    <w:szCs w:val="24"/>
                                  </w:rPr>
                                  <w:t>3</w:t>
                                </w:r>
                                <w:r w:rsidRPr="008E30A9">
                                  <w:rPr>
                                    <w:rFonts w:ascii="Times New Roman" w:hAnsi="Times New Roman" w:cs="Times New Roman"/>
                                    <w:color w:val="2F5496" w:themeColor="accent1" w:themeShade="BF"/>
                                    <w:szCs w:val="24"/>
                                  </w:rPr>
                                  <w:t>/202</w:t>
                                </w:r>
                                <w:r w:rsidR="00F02850" w:rsidRPr="008E30A9">
                                  <w:rPr>
                                    <w:rFonts w:ascii="Times New Roman" w:hAnsi="Times New Roman" w:cs="Times New Roman"/>
                                    <w:color w:val="2F5496" w:themeColor="accent1" w:themeShade="BF"/>
                                    <w:szCs w:val="24"/>
                                  </w:rPr>
                                  <w:t>4</w:t>
                                </w:r>
                              </w:p>
                              <w:p w14:paraId="73C0B49E" w14:textId="78BDB0C7" w:rsidR="00967809" w:rsidRPr="008E30A9" w:rsidRDefault="00967809" w:rsidP="00967809">
                                <w:pPr>
                                  <w:spacing w:line="240" w:lineRule="auto"/>
                                  <w:rPr>
                                    <w:rFonts w:ascii="Times New Roman" w:hAnsi="Times New Roman" w:cs="Times New Roman"/>
                                    <w:color w:val="2F5496" w:themeColor="accent1" w:themeShade="BF"/>
                                    <w:szCs w:val="24"/>
                                  </w:rPr>
                                </w:pPr>
                                <w:r w:rsidRPr="008E30A9">
                                  <w:rPr>
                                    <w:rFonts w:ascii="Times New Roman" w:eastAsia="Calibri" w:hAnsi="Times New Roman" w:cs="Times New Roman"/>
                                    <w:szCs w:val="24"/>
                                  </w:rPr>
                                  <w:t xml:space="preserve">Programme Title: </w:t>
                                </w:r>
                                <w:r w:rsidRPr="008E30A9">
                                  <w:rPr>
                                    <w:rFonts w:ascii="Times New Roman" w:eastAsia="Calibri" w:hAnsi="Times New Roman" w:cs="Times New Roman"/>
                                    <w:szCs w:val="24"/>
                                  </w:rPr>
                                  <w:tab/>
                                </w:r>
                                <w:r w:rsidRPr="008E30A9">
                                  <w:rPr>
                                    <w:rFonts w:ascii="Times New Roman" w:eastAsia="Calibri" w:hAnsi="Times New Roman" w:cs="Times New Roman"/>
                                    <w:szCs w:val="24"/>
                                  </w:rPr>
                                  <w:tab/>
                                </w:r>
                                <w:r w:rsidRPr="008E30A9">
                                  <w:rPr>
                                    <w:rFonts w:ascii="Times New Roman" w:hAnsi="Times New Roman" w:cs="Times New Roman"/>
                                    <w:color w:val="2F5496" w:themeColor="accent1" w:themeShade="BF"/>
                                    <w:szCs w:val="24"/>
                                  </w:rPr>
                                  <w:t>Computing with Games Development – MT80</w:t>
                                </w:r>
                                <w:r w:rsidR="00A53BA1" w:rsidRPr="008E30A9">
                                  <w:rPr>
                                    <w:rFonts w:ascii="Times New Roman" w:hAnsi="Times New Roman" w:cs="Times New Roman"/>
                                    <w:color w:val="2F5496" w:themeColor="accent1" w:themeShade="BF"/>
                                    <w:szCs w:val="24"/>
                                  </w:rPr>
                                  <w:t>3</w:t>
                                </w:r>
                              </w:p>
                              <w:p w14:paraId="42DDFD5F" w14:textId="640B6D76" w:rsidR="00967809" w:rsidRPr="008E30A9" w:rsidRDefault="00967809" w:rsidP="00967809">
                                <w:pPr>
                                  <w:tabs>
                                    <w:tab w:val="left" w:pos="0"/>
                                  </w:tabs>
                                  <w:spacing w:line="240" w:lineRule="auto"/>
                                  <w:jc w:val="both"/>
                                  <w:rPr>
                                    <w:rFonts w:ascii="Times New Roman" w:eastAsia="Calibri" w:hAnsi="Times New Roman" w:cs="Times New Roman"/>
                                    <w:szCs w:val="24"/>
                                  </w:rPr>
                                </w:pPr>
                                <w:r w:rsidRPr="008E30A9">
                                  <w:rPr>
                                    <w:rFonts w:ascii="Times New Roman" w:eastAsia="Calibri" w:hAnsi="Times New Roman" w:cs="Times New Roman"/>
                                    <w:szCs w:val="24"/>
                                  </w:rPr>
                                  <w:t xml:space="preserve">Module Title: </w:t>
                                </w:r>
                                <w:r w:rsidRPr="008E30A9">
                                  <w:rPr>
                                    <w:rFonts w:ascii="Times New Roman" w:eastAsia="Calibri" w:hAnsi="Times New Roman" w:cs="Times New Roman"/>
                                    <w:szCs w:val="24"/>
                                  </w:rPr>
                                  <w:tab/>
                                </w:r>
                                <w:r w:rsidRPr="008E30A9">
                                  <w:rPr>
                                    <w:rFonts w:ascii="Times New Roman" w:eastAsia="Calibri" w:hAnsi="Times New Roman" w:cs="Times New Roman"/>
                                    <w:szCs w:val="24"/>
                                  </w:rPr>
                                  <w:tab/>
                                </w:r>
                                <w:r w:rsidRPr="008E30A9">
                                  <w:rPr>
                                    <w:rFonts w:ascii="Times New Roman" w:eastAsia="Calibri" w:hAnsi="Times New Roman" w:cs="Times New Roman"/>
                                    <w:szCs w:val="24"/>
                                  </w:rPr>
                                  <w:tab/>
                                </w:r>
                                <w:r w:rsidR="00207E44" w:rsidRPr="008E30A9">
                                  <w:rPr>
                                    <w:rFonts w:ascii="Times New Roman" w:hAnsi="Times New Roman" w:cs="Times New Roman"/>
                                    <w:color w:val="2F5496" w:themeColor="accent1" w:themeShade="BF"/>
                                    <w:szCs w:val="24"/>
                                  </w:rPr>
                                  <w:t>Final Year Project</w:t>
                                </w:r>
                                <w:r w:rsidRPr="008E30A9">
                                  <w:rPr>
                                    <w:rFonts w:ascii="Times New Roman" w:eastAsia="Calibri" w:hAnsi="Times New Roman" w:cs="Times New Roman"/>
                                    <w:szCs w:val="24"/>
                                  </w:rPr>
                                  <w:tab/>
                                </w:r>
                              </w:p>
                              <w:p w14:paraId="594DF59C" w14:textId="26D2D140" w:rsidR="00967809" w:rsidRPr="008E30A9" w:rsidRDefault="00967809" w:rsidP="00967809">
                                <w:pPr>
                                  <w:tabs>
                                    <w:tab w:val="left" w:pos="0"/>
                                  </w:tabs>
                                  <w:spacing w:line="240" w:lineRule="auto"/>
                                  <w:jc w:val="both"/>
                                  <w:rPr>
                                    <w:rFonts w:ascii="Times New Roman" w:eastAsia="Calibri" w:hAnsi="Times New Roman" w:cs="Times New Roman"/>
                                    <w:szCs w:val="24"/>
                                  </w:rPr>
                                </w:pPr>
                                <w:r w:rsidRPr="008E30A9">
                                  <w:rPr>
                                    <w:rFonts w:ascii="Times New Roman" w:eastAsia="Calibri" w:hAnsi="Times New Roman" w:cs="Times New Roman"/>
                                    <w:szCs w:val="24"/>
                                  </w:rPr>
                                  <w:t xml:space="preserve">Module Code: </w:t>
                                </w:r>
                                <w:r w:rsidRPr="008E30A9">
                                  <w:rPr>
                                    <w:rFonts w:ascii="Times New Roman" w:eastAsia="Calibri" w:hAnsi="Times New Roman" w:cs="Times New Roman"/>
                                    <w:szCs w:val="24"/>
                                  </w:rPr>
                                  <w:tab/>
                                </w:r>
                                <w:r w:rsidRPr="008E30A9">
                                  <w:rPr>
                                    <w:rFonts w:ascii="Times New Roman" w:eastAsia="Calibri" w:hAnsi="Times New Roman" w:cs="Times New Roman"/>
                                    <w:szCs w:val="24"/>
                                  </w:rPr>
                                  <w:tab/>
                                </w:r>
                                <w:r w:rsidRPr="008E30A9">
                                  <w:rPr>
                                    <w:rFonts w:ascii="Times New Roman" w:eastAsia="Calibri" w:hAnsi="Times New Roman" w:cs="Times New Roman"/>
                                    <w:szCs w:val="24"/>
                                  </w:rPr>
                                  <w:tab/>
                                </w:r>
                                <w:r w:rsidR="00B53E1C" w:rsidRPr="008E30A9">
                                  <w:rPr>
                                    <w:rFonts w:ascii="Times New Roman" w:hAnsi="Times New Roman" w:cs="Times New Roman"/>
                                    <w:color w:val="2F5496" w:themeColor="accent1" w:themeShade="BF"/>
                                    <w:szCs w:val="24"/>
                                  </w:rPr>
                                  <w:t>PROJ 81003</w:t>
                                </w:r>
                                <w:r w:rsidRPr="008E30A9">
                                  <w:rPr>
                                    <w:rFonts w:ascii="Times New Roman" w:eastAsia="Calibri" w:hAnsi="Times New Roman" w:cs="Times New Roman"/>
                                    <w:szCs w:val="24"/>
                                  </w:rPr>
                                  <w:tab/>
                                  <w:t xml:space="preserve"> </w:t>
                                </w:r>
                              </w:p>
                              <w:p w14:paraId="1ED4422F" w14:textId="3C720037" w:rsidR="00967809" w:rsidRPr="008E30A9" w:rsidRDefault="00967809" w:rsidP="00967809">
                                <w:pPr>
                                  <w:tabs>
                                    <w:tab w:val="left" w:pos="0"/>
                                  </w:tabs>
                                  <w:spacing w:line="240" w:lineRule="auto"/>
                                  <w:jc w:val="both"/>
                                  <w:rPr>
                                    <w:rFonts w:ascii="Times New Roman" w:eastAsia="Calibri" w:hAnsi="Times New Roman" w:cs="Times New Roman"/>
                                    <w:szCs w:val="24"/>
                                  </w:rPr>
                                </w:pPr>
                                <w:r w:rsidRPr="008E30A9">
                                  <w:rPr>
                                    <w:rFonts w:ascii="Times New Roman" w:eastAsia="Calibri" w:hAnsi="Times New Roman" w:cs="Times New Roman"/>
                                    <w:szCs w:val="24"/>
                                  </w:rPr>
                                  <w:t xml:space="preserve">Lecturer’s Name: </w:t>
                                </w:r>
                                <w:r w:rsidRPr="008E30A9">
                                  <w:rPr>
                                    <w:rFonts w:ascii="Times New Roman" w:eastAsia="Calibri" w:hAnsi="Times New Roman" w:cs="Times New Roman"/>
                                    <w:szCs w:val="24"/>
                                  </w:rPr>
                                  <w:tab/>
                                </w:r>
                                <w:r w:rsidRPr="008E30A9">
                                  <w:rPr>
                                    <w:rFonts w:ascii="Times New Roman" w:eastAsia="Calibri" w:hAnsi="Times New Roman" w:cs="Times New Roman"/>
                                    <w:szCs w:val="24"/>
                                  </w:rPr>
                                  <w:tab/>
                                </w:r>
                                <w:r w:rsidR="004F5519" w:rsidRPr="008E30A9">
                                  <w:rPr>
                                    <w:rFonts w:ascii="Times New Roman" w:hAnsi="Times New Roman" w:cs="Times New Roman"/>
                                    <w:color w:val="2F5496" w:themeColor="accent1" w:themeShade="BF"/>
                                    <w:szCs w:val="24"/>
                                  </w:rPr>
                                  <w:t>Claire Horgan</w:t>
                                </w:r>
                              </w:p>
                              <w:p w14:paraId="16F37F49" w14:textId="3D7E5943" w:rsidR="00967809" w:rsidRPr="008E30A9" w:rsidRDefault="00967809" w:rsidP="00967809">
                                <w:pPr>
                                  <w:tabs>
                                    <w:tab w:val="left" w:pos="0"/>
                                  </w:tabs>
                                  <w:spacing w:line="240" w:lineRule="auto"/>
                                  <w:jc w:val="both"/>
                                  <w:rPr>
                                    <w:rFonts w:ascii="Times New Roman" w:eastAsia="Calibri" w:hAnsi="Times New Roman" w:cs="Times New Roman"/>
                                    <w:szCs w:val="24"/>
                                  </w:rPr>
                                </w:pPr>
                              </w:p>
                            </w:txbxContent>
                          </v:textbox>
                        </v:shape>
                      </w:pict>
                    </mc:Fallback>
                  </mc:AlternateContent>
                </w:r>
              </w:p>
            </w:tc>
          </w:tr>
        </w:tbl>
        <w:tbl>
          <w:tblPr>
            <w:tblpPr w:leftFromText="187" w:rightFromText="187" w:horzAnchor="margin" w:tblpXSpec="center" w:tblpYSpec="bottom"/>
            <w:tblW w:w="3857" w:type="pct"/>
            <w:tblLook w:val="04A0" w:firstRow="1" w:lastRow="0" w:firstColumn="1" w:lastColumn="0" w:noHBand="0" w:noVBand="1"/>
          </w:tblPr>
          <w:tblGrid>
            <w:gridCol w:w="6963"/>
          </w:tblGrid>
          <w:tr w:rsidR="00225CEE" w:rsidRPr="008E30A9" w14:paraId="62EAC1F3" w14:textId="77777777">
            <w:tc>
              <w:tcPr>
                <w:tcW w:w="7221" w:type="dxa"/>
                <w:tcMar>
                  <w:top w:w="216" w:type="dxa"/>
                  <w:left w:w="115" w:type="dxa"/>
                  <w:bottom w:w="216" w:type="dxa"/>
                  <w:right w:w="115" w:type="dxa"/>
                </w:tcMar>
              </w:tcPr>
              <w:sdt>
                <w:sdtPr>
                  <w:rPr>
                    <w:rFonts w:ascii="Times New Roman" w:hAnsi="Times New Roman" w:cs="Times New Roman"/>
                    <w:color w:val="4472C4" w:themeColor="accent1"/>
                    <w:sz w:val="28"/>
                    <w:szCs w:val="28"/>
                    <w:lang w:val="en-GB"/>
                  </w:rPr>
                  <w:alias w:val="Author"/>
                  <w:id w:val="13406928"/>
                  <w:placeholder>
                    <w:docPart w:val="E7D8CAAE04B248C284A7DE7B267505EE"/>
                  </w:placeholder>
                  <w:dataBinding w:prefixMappings="xmlns:ns0='http://schemas.openxmlformats.org/package/2006/metadata/core-properties' xmlns:ns1='http://purl.org/dc/elements/1.1/'" w:xpath="/ns0:coreProperties[1]/ns1:creator[1]" w:storeItemID="{6C3C8BC8-F283-45AE-878A-BAB7291924A1}"/>
                  <w:text/>
                </w:sdtPr>
                <w:sdtEndPr/>
                <w:sdtContent>
                  <w:p w14:paraId="540A76FE" w14:textId="478B8896" w:rsidR="00225CEE" w:rsidRPr="008E30A9" w:rsidRDefault="003807C4" w:rsidP="00787F90">
                    <w:pPr>
                      <w:pStyle w:val="NoSpacing"/>
                      <w:spacing w:line="276" w:lineRule="auto"/>
                      <w:rPr>
                        <w:rFonts w:ascii="Times New Roman" w:hAnsi="Times New Roman" w:cs="Times New Roman"/>
                        <w:color w:val="4472C4" w:themeColor="accent1"/>
                        <w:sz w:val="28"/>
                        <w:szCs w:val="28"/>
                        <w:lang w:val="en-GB"/>
                      </w:rPr>
                    </w:pPr>
                    <w:r w:rsidRPr="008E30A9">
                      <w:rPr>
                        <w:rFonts w:ascii="Times New Roman" w:hAnsi="Times New Roman" w:cs="Times New Roman"/>
                        <w:color w:val="4472C4" w:themeColor="accent1"/>
                        <w:sz w:val="28"/>
                        <w:szCs w:val="28"/>
                        <w:lang w:val="en-GB"/>
                      </w:rPr>
                      <w:t>STUDENT Billy Elsbury</w:t>
                    </w:r>
                    <w:r w:rsidR="008E30A9" w:rsidRPr="008E30A9">
                      <w:rPr>
                        <w:rFonts w:ascii="Times New Roman" w:hAnsi="Times New Roman" w:cs="Times New Roman"/>
                        <w:color w:val="4472C4" w:themeColor="accent1"/>
                        <w:sz w:val="28"/>
                        <w:szCs w:val="28"/>
                        <w:lang w:val="en-GB"/>
                      </w:rPr>
                      <w:t xml:space="preserve"> T00224562</w:t>
                    </w:r>
                  </w:p>
                </w:sdtContent>
              </w:sdt>
              <w:sdt>
                <w:sdtPr>
                  <w:rPr>
                    <w:rFonts w:ascii="Times New Roman" w:hAnsi="Times New Roman" w:cs="Times New Roman"/>
                    <w:color w:val="4472C4" w:themeColor="accent1"/>
                    <w:sz w:val="28"/>
                    <w:szCs w:val="28"/>
                    <w:lang w:val="en-GB"/>
                  </w:rPr>
                  <w:alias w:val="Date"/>
                  <w:tag w:val="Date"/>
                  <w:id w:val="13406932"/>
                  <w:placeholder>
                    <w:docPart w:val="97F7FB71E08D4CF8ADF462FAFA6CED64"/>
                  </w:placeholder>
                  <w:dataBinding w:prefixMappings="xmlns:ns0='http://schemas.microsoft.com/office/2006/coverPageProps'" w:xpath="/ns0:CoverPageProperties[1]/ns0:PublishDate[1]" w:storeItemID="{55AF091B-3C7A-41E3-B477-F2FDAA23CFDA}"/>
                  <w:date w:fullDate="2024-12-09T00:00:00Z">
                    <w:dateFormat w:val="M-d-yyyy"/>
                    <w:lid w:val="en-US"/>
                    <w:storeMappedDataAs w:val="dateTime"/>
                    <w:calendar w:val="gregorian"/>
                  </w:date>
                </w:sdtPr>
                <w:sdtEndPr/>
                <w:sdtContent>
                  <w:p w14:paraId="3083DE84" w14:textId="3B31933B" w:rsidR="00225CEE" w:rsidRPr="008E30A9" w:rsidRDefault="008E30A9" w:rsidP="00787F90">
                    <w:pPr>
                      <w:pStyle w:val="NoSpacing"/>
                      <w:spacing w:line="276" w:lineRule="auto"/>
                      <w:rPr>
                        <w:rFonts w:ascii="Times New Roman" w:hAnsi="Times New Roman" w:cs="Times New Roman"/>
                        <w:color w:val="4472C4" w:themeColor="accent1"/>
                        <w:sz w:val="28"/>
                        <w:szCs w:val="28"/>
                        <w:lang w:val="en-GB"/>
                      </w:rPr>
                    </w:pPr>
                    <w:r w:rsidRPr="008E30A9">
                      <w:rPr>
                        <w:rFonts w:ascii="Times New Roman" w:hAnsi="Times New Roman" w:cs="Times New Roman"/>
                        <w:color w:val="4472C4" w:themeColor="accent1"/>
                        <w:sz w:val="28"/>
                        <w:szCs w:val="28"/>
                        <w:lang w:val="en-GB"/>
                      </w:rPr>
                      <w:t>12-9-2024</w:t>
                    </w:r>
                  </w:p>
                </w:sdtContent>
              </w:sdt>
              <w:p w14:paraId="4DFC4B8A" w14:textId="77777777" w:rsidR="00225CEE" w:rsidRPr="008E30A9" w:rsidRDefault="00225CEE" w:rsidP="00787F90">
                <w:pPr>
                  <w:pStyle w:val="NoSpacing"/>
                  <w:spacing w:line="276" w:lineRule="auto"/>
                  <w:rPr>
                    <w:rFonts w:ascii="Times New Roman" w:hAnsi="Times New Roman" w:cs="Times New Roman"/>
                    <w:color w:val="4472C4" w:themeColor="accent1"/>
                    <w:lang w:val="en-GB"/>
                  </w:rPr>
                </w:pPr>
              </w:p>
            </w:tc>
          </w:tr>
        </w:tbl>
        <w:p w14:paraId="017348EC" w14:textId="7B32D3FB" w:rsidR="00792C41" w:rsidRPr="008E30A9" w:rsidRDefault="00792C41" w:rsidP="00787F90">
          <w:pPr>
            <w:spacing w:line="276" w:lineRule="auto"/>
            <w:rPr>
              <w:rFonts w:ascii="Times New Roman" w:hAnsi="Times New Roman" w:cs="Times New Roman"/>
              <w:sz w:val="44"/>
            </w:rPr>
          </w:pPr>
          <w:r w:rsidRPr="008E30A9">
            <w:rPr>
              <w:rFonts w:ascii="Times New Roman" w:hAnsi="Times New Roman" w:cs="Times New Roman"/>
              <w:sz w:val="44"/>
            </w:rPr>
            <w:br w:type="page"/>
          </w:r>
        </w:p>
        <w:p w14:paraId="7507AD48" w14:textId="5F58FC5B" w:rsidR="00657565" w:rsidRPr="008E30A9" w:rsidRDefault="000A2A1A" w:rsidP="00202B52">
          <w:pPr>
            <w:pStyle w:val="Heading1"/>
          </w:pPr>
          <w:bookmarkStart w:id="0" w:name="_Toc183992217"/>
          <w:r w:rsidRPr="008E30A9">
            <w:lastRenderedPageBreak/>
            <w:t>Abstract</w:t>
          </w:r>
          <w:bookmarkEnd w:id="0"/>
        </w:p>
        <w:p w14:paraId="2C74D9F1" w14:textId="3F399019" w:rsidR="008B2089" w:rsidRPr="008E30A9" w:rsidRDefault="00046031" w:rsidP="00787F90">
          <w:pPr>
            <w:spacing w:after="160" w:line="276" w:lineRule="auto"/>
          </w:pPr>
          <w:r w:rsidRPr="008E30A9">
            <w:t xml:space="preserve">Gaussian </w:t>
          </w:r>
          <w:r w:rsidR="00F62157" w:rsidRPr="008E30A9">
            <w:t>Splat</w:t>
          </w:r>
          <w:r w:rsidRPr="008E30A9">
            <w:t>ting, a rendering technique originating in the 1990s, has recently seen significant advancements, making it a</w:t>
          </w:r>
          <w:r w:rsidR="00416E48" w:rsidRPr="008E30A9">
            <w:t xml:space="preserve"> possible</w:t>
          </w:r>
          <w:r w:rsidRPr="008E30A9">
            <w:t xml:space="preserve"> alternative to traditional </w:t>
          </w:r>
          <w:r w:rsidR="00660C84" w:rsidRPr="008E30A9">
            <w:t>3D rendering</w:t>
          </w:r>
          <w:r w:rsidRPr="008E30A9">
            <w:t xml:space="preserve"> methods. This paper explores the potential</w:t>
          </w:r>
          <w:r w:rsidR="00A04260" w:rsidRPr="008E30A9">
            <w:t xml:space="preserve"> and limitations</w:t>
          </w:r>
          <w:r w:rsidRPr="008E30A9">
            <w:t xml:space="preserve"> of Gaussian </w:t>
          </w:r>
          <w:r w:rsidR="00F62157" w:rsidRPr="008E30A9">
            <w:t>Splat</w:t>
          </w:r>
          <w:r w:rsidRPr="008E30A9">
            <w:t xml:space="preserve">ting for creating novel environments in various applications, including game development. </w:t>
          </w:r>
          <w:r w:rsidR="00E8011E" w:rsidRPr="008E30A9">
            <w:t xml:space="preserve">The </w:t>
          </w:r>
          <w:r w:rsidRPr="008E30A9">
            <w:t xml:space="preserve">exploration of techniques for editing and merging </w:t>
          </w:r>
          <w:r w:rsidR="00F62157" w:rsidRPr="008E30A9">
            <w:t>Splat</w:t>
          </w:r>
          <w:r w:rsidRPr="008E30A9">
            <w:t xml:space="preserve">s to generate unique and </w:t>
          </w:r>
          <w:r w:rsidR="003F4024" w:rsidRPr="008E30A9">
            <w:t>visually impressive</w:t>
          </w:r>
          <w:r w:rsidRPr="008E30A9">
            <w:t xml:space="preserve"> </w:t>
          </w:r>
          <w:r w:rsidR="003F4024" w:rsidRPr="008E30A9">
            <w:t xml:space="preserve">3D </w:t>
          </w:r>
          <w:r w:rsidRPr="008E30A9">
            <w:t xml:space="preserve">scenes. This </w:t>
          </w:r>
          <w:r w:rsidR="003F4024" w:rsidRPr="008E30A9">
            <w:t>paper</w:t>
          </w:r>
          <w:r w:rsidRPr="008E30A9">
            <w:t xml:space="preserve"> </w:t>
          </w:r>
          <w:r w:rsidR="00D075D0" w:rsidRPr="008E30A9">
            <w:t>examines</w:t>
          </w:r>
          <w:r w:rsidRPr="008E30A9">
            <w:t xml:space="preserve"> the process of editing and merging </w:t>
          </w:r>
          <w:r w:rsidR="00BB38AC" w:rsidRPr="008E30A9">
            <w:t xml:space="preserve">Gaussian </w:t>
          </w:r>
          <w:r w:rsidR="00F62157" w:rsidRPr="008E30A9">
            <w:t>Splat</w:t>
          </w:r>
          <w:r w:rsidR="00BB38AC" w:rsidRPr="008E30A9">
            <w:t xml:space="preserve">s </w:t>
          </w:r>
          <w:r w:rsidRPr="008E30A9">
            <w:t>and compares it with other emerging methods, such as Neural Radiance Fields (NeRF) and</w:t>
          </w:r>
          <w:r w:rsidR="00167E40" w:rsidRPr="008E30A9">
            <w:t xml:space="preserve"> traditional</w:t>
          </w:r>
          <w:r w:rsidRPr="008E30A9">
            <w:t xml:space="preserve"> </w:t>
          </w:r>
          <w:r w:rsidR="00167E40" w:rsidRPr="008E30A9">
            <w:t>photogrammetry</w:t>
          </w:r>
          <w:r w:rsidRPr="008E30A9">
            <w:t xml:space="preserve">. </w:t>
          </w:r>
          <w:r w:rsidR="006F1412" w:rsidRPr="008E30A9">
            <w:t>T</w:t>
          </w:r>
          <w:r w:rsidRPr="008E30A9">
            <w:t xml:space="preserve">his research demonstrates how Gaussian </w:t>
          </w:r>
          <w:r w:rsidR="00F62157" w:rsidRPr="008E30A9">
            <w:t>Splat</w:t>
          </w:r>
          <w:r w:rsidRPr="008E30A9">
            <w:t>ting can contribute to creatin</w:t>
          </w:r>
          <w:r w:rsidR="00BB38AC" w:rsidRPr="008E30A9">
            <w:t>g</w:t>
          </w:r>
          <w:r w:rsidRPr="008E30A9">
            <w:t xml:space="preserve"> highly detailed and dynamic virtual environments. </w:t>
          </w:r>
        </w:p>
        <w:p w14:paraId="66974AFE" w14:textId="2EDB3B04" w:rsidR="00405FFA" w:rsidRPr="008E30A9" w:rsidRDefault="00405FFA" w:rsidP="00012AAB">
          <w:pPr>
            <w:pStyle w:val="Heading1"/>
          </w:pPr>
          <w:bookmarkStart w:id="1" w:name="_Toc183992218"/>
          <w:r w:rsidRPr="008E30A9">
            <w:t>Introduction</w:t>
          </w:r>
          <w:bookmarkEnd w:id="1"/>
        </w:p>
        <w:p w14:paraId="5524F240" w14:textId="78FC0668" w:rsidR="00405FFA" w:rsidRPr="008E30A9" w:rsidRDefault="00405FFA" w:rsidP="00405FFA">
          <w:r w:rsidRPr="008E30A9">
            <w:rPr>
              <w:bCs/>
            </w:rPr>
            <w:t>Computer graphics</w:t>
          </w:r>
          <w:r w:rsidRPr="008E30A9">
            <w:t xml:space="preserve">, </w:t>
          </w:r>
          <w:r w:rsidRPr="008E30A9">
            <w:rPr>
              <w:bCs/>
            </w:rPr>
            <w:t>photogrammetry</w:t>
          </w:r>
          <w:r w:rsidRPr="008E30A9">
            <w:t xml:space="preserve">, </w:t>
          </w:r>
          <w:r w:rsidRPr="008E30A9">
            <w:rPr>
              <w:bCs/>
            </w:rPr>
            <w:t>3D rendering</w:t>
          </w:r>
          <w:r w:rsidRPr="008E30A9">
            <w:t xml:space="preserve">, and </w:t>
          </w:r>
          <w:r w:rsidRPr="008E30A9">
            <w:rPr>
              <w:bCs/>
            </w:rPr>
            <w:t>game development are the main research</w:t>
          </w:r>
          <w:r w:rsidR="00BB38AC" w:rsidRPr="008E30A9">
            <w:rPr>
              <w:bCs/>
            </w:rPr>
            <w:t xml:space="preserve"> areas</w:t>
          </w:r>
          <w:r w:rsidRPr="008E30A9">
            <w:rPr>
              <w:bCs/>
            </w:rPr>
            <w:t xml:space="preserve"> relevant to this research project</w:t>
          </w:r>
          <w:r w:rsidRPr="008E30A9">
            <w:t>. A focus on appl</w:t>
          </w:r>
          <w:r w:rsidR="00BB38AC" w:rsidRPr="008E30A9">
            <w:t>y</w:t>
          </w:r>
          <w:r w:rsidRPr="008E30A9">
            <w:t>in</w:t>
          </w:r>
          <w:r w:rsidR="00BB38AC" w:rsidRPr="008E30A9">
            <w:t>g</w:t>
          </w:r>
          <w:r w:rsidRPr="008E30A9">
            <w:t xml:space="preserve"> </w:t>
          </w:r>
          <w:r w:rsidRPr="008E30A9">
            <w:rPr>
              <w:bCs/>
            </w:rPr>
            <w:t xml:space="preserve">Gaussian </w:t>
          </w:r>
          <w:r w:rsidR="00F62157" w:rsidRPr="008E30A9">
            <w:rPr>
              <w:bCs/>
            </w:rPr>
            <w:t>Splat</w:t>
          </w:r>
          <w:r w:rsidRPr="008E30A9">
            <w:rPr>
              <w:bCs/>
            </w:rPr>
            <w:t>ting</w:t>
          </w:r>
          <w:r w:rsidRPr="008E30A9">
            <w:t>, a point-cloud-based 3D rendering technique, to create novel and visually compelling 3D environments.</w:t>
          </w:r>
        </w:p>
        <w:p w14:paraId="056E6462" w14:textId="5A00E01A" w:rsidR="00405FFA" w:rsidRPr="008E30A9" w:rsidRDefault="00405FFA" w:rsidP="00405FFA">
          <w:r w:rsidRPr="008E30A9">
            <w:t xml:space="preserve">Techniques for </w:t>
          </w:r>
          <w:r w:rsidRPr="008E30A9">
            <w:rPr>
              <w:bCs/>
            </w:rPr>
            <w:t>editing</w:t>
          </w:r>
          <w:r w:rsidRPr="008E30A9">
            <w:t xml:space="preserve"> and </w:t>
          </w:r>
          <w:r w:rsidRPr="008E30A9">
            <w:rPr>
              <w:bCs/>
            </w:rPr>
            <w:t>merging</w:t>
          </w:r>
          <w:r w:rsidRPr="008E30A9">
            <w:t xml:space="preserve"> Gaussian </w:t>
          </w:r>
          <w:r w:rsidR="00F62157" w:rsidRPr="008E30A9">
            <w:t>Splat</w:t>
          </w:r>
          <w:r w:rsidRPr="008E30A9">
            <w:t xml:space="preserve">s are investigated, exploring their potential to alter Gaussian </w:t>
          </w:r>
          <w:r w:rsidR="00F62157" w:rsidRPr="008E30A9">
            <w:t>Splat</w:t>
          </w:r>
          <w:r w:rsidRPr="008E30A9">
            <w:t>s to create unique 3D scenes for various applications, such as game development. The research aims to assess its strengths, limitations, and potential contributions to 3D content creation.</w:t>
          </w:r>
        </w:p>
        <w:p w14:paraId="069785B8" w14:textId="7733C437" w:rsidR="000A2A1A" w:rsidRPr="008E30A9" w:rsidRDefault="000A2A1A" w:rsidP="00787F90">
          <w:pPr>
            <w:spacing w:after="160" w:line="276" w:lineRule="auto"/>
            <w:rPr>
              <w:rFonts w:ascii="Times New Roman" w:hAnsi="Times New Roman" w:cs="Times New Roman"/>
            </w:rPr>
          </w:pPr>
          <w:r w:rsidRPr="008E30A9">
            <w:rPr>
              <w:rFonts w:ascii="Times New Roman" w:hAnsi="Times New Roman" w:cs="Times New Roman"/>
            </w:rPr>
            <w:br w:type="page"/>
          </w:r>
        </w:p>
        <w:sdt>
          <w:sdtPr>
            <w:rPr>
              <w:rFonts w:asciiTheme="minorHAnsi" w:eastAsiaTheme="minorHAnsi" w:hAnsiTheme="minorHAnsi" w:cs="Times New Roman"/>
              <w:color w:val="auto"/>
              <w:kern w:val="2"/>
              <w:sz w:val="22"/>
              <w:szCs w:val="22"/>
              <w:lang w:val="en-GB"/>
              <w14:ligatures w14:val="standardContextual"/>
            </w:rPr>
            <w:id w:val="554354355"/>
            <w:docPartObj>
              <w:docPartGallery w:val="Table of Contents"/>
              <w:docPartUnique/>
            </w:docPartObj>
          </w:sdtPr>
          <w:sdtEndPr>
            <w:rPr>
              <w:b/>
              <w:kern w:val="0"/>
              <w:sz w:val="24"/>
              <w14:ligatures w14:val="none"/>
            </w:rPr>
          </w:sdtEndPr>
          <w:sdtContent>
            <w:p w14:paraId="7DF18FF9" w14:textId="77777777" w:rsidR="000A2A1A" w:rsidRPr="008E30A9" w:rsidRDefault="000A2A1A" w:rsidP="00787F90">
              <w:pPr>
                <w:pStyle w:val="TOCHeading"/>
                <w:spacing w:line="276" w:lineRule="auto"/>
                <w:rPr>
                  <w:rFonts w:cs="Times New Roman"/>
                  <w:lang w:val="en-GB"/>
                </w:rPr>
              </w:pPr>
              <w:r w:rsidRPr="008E30A9">
                <w:rPr>
                  <w:rFonts w:cs="Times New Roman"/>
                  <w:lang w:val="en-GB"/>
                </w:rPr>
                <w:t>Contents</w:t>
              </w:r>
            </w:p>
            <w:p w14:paraId="2B90196F" w14:textId="6EB80294" w:rsidR="00012AAB" w:rsidRPr="008E30A9" w:rsidRDefault="000A2A1A">
              <w:pPr>
                <w:pStyle w:val="TOC1"/>
                <w:tabs>
                  <w:tab w:val="right" w:leader="dot" w:pos="9016"/>
                </w:tabs>
                <w:rPr>
                  <w:rFonts w:eastAsiaTheme="minorEastAsia"/>
                  <w:kern w:val="2"/>
                  <w:szCs w:val="24"/>
                  <w:lang w:eastAsia="en-GB"/>
                  <w14:ligatures w14:val="standardContextual"/>
                </w:rPr>
              </w:pPr>
              <w:r w:rsidRPr="008E30A9">
                <w:rPr>
                  <w:rFonts w:ascii="Times New Roman" w:hAnsi="Times New Roman" w:cs="Times New Roman"/>
                  <w:b/>
                  <w:bCs/>
                  <w:kern w:val="2"/>
                  <w14:ligatures w14:val="standardContextual"/>
                </w:rPr>
                <w:fldChar w:fldCharType="begin"/>
              </w:r>
              <w:r w:rsidRPr="008E30A9">
                <w:rPr>
                  <w:rFonts w:ascii="Times New Roman" w:hAnsi="Times New Roman" w:cs="Times New Roman"/>
                  <w:b/>
                  <w:bCs/>
                </w:rPr>
                <w:instrText xml:space="preserve"> TOC \o "1-4" \h \z \u </w:instrText>
              </w:r>
              <w:r w:rsidRPr="008E30A9">
                <w:rPr>
                  <w:rFonts w:ascii="Times New Roman" w:hAnsi="Times New Roman" w:cs="Times New Roman"/>
                  <w:b/>
                  <w:bCs/>
                  <w:kern w:val="2"/>
                  <w14:ligatures w14:val="standardContextual"/>
                </w:rPr>
                <w:fldChar w:fldCharType="separate"/>
              </w:r>
              <w:hyperlink w:anchor="_Toc183992217" w:history="1">
                <w:r w:rsidR="00012AAB" w:rsidRPr="008E30A9">
                  <w:rPr>
                    <w:rStyle w:val="Hyperlink"/>
                  </w:rPr>
                  <w:t>Abstract</w:t>
                </w:r>
                <w:r w:rsidR="00012AAB" w:rsidRPr="008E30A9">
                  <w:rPr>
                    <w:webHidden/>
                  </w:rPr>
                  <w:tab/>
                </w:r>
                <w:r w:rsidR="00012AAB" w:rsidRPr="008E30A9">
                  <w:rPr>
                    <w:webHidden/>
                  </w:rPr>
                  <w:fldChar w:fldCharType="begin"/>
                </w:r>
                <w:r w:rsidR="00012AAB" w:rsidRPr="008E30A9">
                  <w:rPr>
                    <w:webHidden/>
                  </w:rPr>
                  <w:instrText xml:space="preserve"> PAGEREF _Toc183992217 \h </w:instrText>
                </w:r>
                <w:r w:rsidR="00012AAB" w:rsidRPr="008E30A9">
                  <w:rPr>
                    <w:webHidden/>
                  </w:rPr>
                </w:r>
                <w:r w:rsidR="00012AAB" w:rsidRPr="008E30A9">
                  <w:rPr>
                    <w:webHidden/>
                  </w:rPr>
                  <w:fldChar w:fldCharType="separate"/>
                </w:r>
                <w:r w:rsidR="00012AAB" w:rsidRPr="008E30A9">
                  <w:rPr>
                    <w:webHidden/>
                  </w:rPr>
                  <w:t>1</w:t>
                </w:r>
                <w:r w:rsidR="00012AAB" w:rsidRPr="008E30A9">
                  <w:rPr>
                    <w:webHidden/>
                  </w:rPr>
                  <w:fldChar w:fldCharType="end"/>
                </w:r>
              </w:hyperlink>
            </w:p>
            <w:p w14:paraId="522C8373" w14:textId="0C6AFCAC" w:rsidR="00012AAB" w:rsidRPr="008E30A9" w:rsidRDefault="00012AAB">
              <w:pPr>
                <w:pStyle w:val="TOC1"/>
                <w:tabs>
                  <w:tab w:val="right" w:leader="dot" w:pos="9016"/>
                </w:tabs>
                <w:rPr>
                  <w:rFonts w:eastAsiaTheme="minorEastAsia"/>
                  <w:kern w:val="2"/>
                  <w:szCs w:val="24"/>
                  <w:lang w:eastAsia="en-GB"/>
                  <w14:ligatures w14:val="standardContextual"/>
                </w:rPr>
              </w:pPr>
              <w:hyperlink w:anchor="_Toc183992218" w:history="1">
                <w:r w:rsidRPr="008E30A9">
                  <w:rPr>
                    <w:rStyle w:val="Hyperlink"/>
                  </w:rPr>
                  <w:t>Introduction</w:t>
                </w:r>
                <w:r w:rsidRPr="008E30A9">
                  <w:rPr>
                    <w:webHidden/>
                  </w:rPr>
                  <w:tab/>
                </w:r>
                <w:r w:rsidRPr="008E30A9">
                  <w:rPr>
                    <w:webHidden/>
                  </w:rPr>
                  <w:fldChar w:fldCharType="begin"/>
                </w:r>
                <w:r w:rsidRPr="008E30A9">
                  <w:rPr>
                    <w:webHidden/>
                  </w:rPr>
                  <w:instrText xml:space="preserve"> PAGEREF _Toc183992218 \h </w:instrText>
                </w:r>
                <w:r w:rsidRPr="008E30A9">
                  <w:rPr>
                    <w:webHidden/>
                  </w:rPr>
                </w:r>
                <w:r w:rsidRPr="008E30A9">
                  <w:rPr>
                    <w:webHidden/>
                  </w:rPr>
                  <w:fldChar w:fldCharType="separate"/>
                </w:r>
                <w:r w:rsidRPr="008E30A9">
                  <w:rPr>
                    <w:webHidden/>
                  </w:rPr>
                  <w:t>1</w:t>
                </w:r>
                <w:r w:rsidRPr="008E30A9">
                  <w:rPr>
                    <w:webHidden/>
                  </w:rPr>
                  <w:fldChar w:fldCharType="end"/>
                </w:r>
              </w:hyperlink>
            </w:p>
            <w:p w14:paraId="10BBC199" w14:textId="4147CB3B" w:rsidR="00012AAB" w:rsidRPr="008E30A9" w:rsidRDefault="00012AAB">
              <w:pPr>
                <w:pStyle w:val="TOC1"/>
                <w:tabs>
                  <w:tab w:val="right" w:leader="dot" w:pos="9016"/>
                </w:tabs>
                <w:rPr>
                  <w:rFonts w:eastAsiaTheme="minorEastAsia"/>
                  <w:kern w:val="2"/>
                  <w:szCs w:val="24"/>
                  <w:lang w:eastAsia="en-GB"/>
                  <w14:ligatures w14:val="standardContextual"/>
                </w:rPr>
              </w:pPr>
              <w:hyperlink w:anchor="_Toc183992219" w:history="1">
                <w:r w:rsidRPr="008E30A9">
                  <w:rPr>
                    <w:rStyle w:val="Hyperlink"/>
                  </w:rPr>
                  <w:t>Chapter 1. Literature Review</w:t>
                </w:r>
                <w:r w:rsidRPr="008E30A9">
                  <w:rPr>
                    <w:webHidden/>
                  </w:rPr>
                  <w:tab/>
                </w:r>
                <w:r w:rsidRPr="008E30A9">
                  <w:rPr>
                    <w:webHidden/>
                  </w:rPr>
                  <w:fldChar w:fldCharType="begin"/>
                </w:r>
                <w:r w:rsidRPr="008E30A9">
                  <w:rPr>
                    <w:webHidden/>
                  </w:rPr>
                  <w:instrText xml:space="preserve"> PAGEREF _Toc183992219 \h </w:instrText>
                </w:r>
                <w:r w:rsidRPr="008E30A9">
                  <w:rPr>
                    <w:webHidden/>
                  </w:rPr>
                </w:r>
                <w:r w:rsidRPr="008E30A9">
                  <w:rPr>
                    <w:webHidden/>
                  </w:rPr>
                  <w:fldChar w:fldCharType="separate"/>
                </w:r>
                <w:r w:rsidRPr="008E30A9">
                  <w:rPr>
                    <w:webHidden/>
                  </w:rPr>
                  <w:t>3</w:t>
                </w:r>
                <w:r w:rsidRPr="008E30A9">
                  <w:rPr>
                    <w:webHidden/>
                  </w:rPr>
                  <w:fldChar w:fldCharType="end"/>
                </w:r>
              </w:hyperlink>
            </w:p>
            <w:p w14:paraId="0DFED6DD" w14:textId="1C1120CE" w:rsidR="00012AAB" w:rsidRPr="008E30A9" w:rsidRDefault="00012AAB">
              <w:pPr>
                <w:pStyle w:val="TOC2"/>
                <w:tabs>
                  <w:tab w:val="right" w:leader="dot" w:pos="9016"/>
                </w:tabs>
                <w:rPr>
                  <w:rFonts w:eastAsiaTheme="minorEastAsia"/>
                  <w:kern w:val="2"/>
                  <w:szCs w:val="24"/>
                  <w:lang w:eastAsia="en-GB"/>
                  <w14:ligatures w14:val="standardContextual"/>
                </w:rPr>
              </w:pPr>
              <w:hyperlink w:anchor="_Toc183992220" w:history="1">
                <w:r w:rsidRPr="008E30A9">
                  <w:rPr>
                    <w:rStyle w:val="Hyperlink"/>
                  </w:rPr>
                  <w:t>1.1 Introduction to Gaussian Splatting</w:t>
                </w:r>
                <w:r w:rsidRPr="008E30A9">
                  <w:rPr>
                    <w:webHidden/>
                  </w:rPr>
                  <w:tab/>
                </w:r>
                <w:r w:rsidRPr="008E30A9">
                  <w:rPr>
                    <w:webHidden/>
                  </w:rPr>
                  <w:fldChar w:fldCharType="begin"/>
                </w:r>
                <w:r w:rsidRPr="008E30A9">
                  <w:rPr>
                    <w:webHidden/>
                  </w:rPr>
                  <w:instrText xml:space="preserve"> PAGEREF _Toc183992220 \h </w:instrText>
                </w:r>
                <w:r w:rsidRPr="008E30A9">
                  <w:rPr>
                    <w:webHidden/>
                  </w:rPr>
                </w:r>
                <w:r w:rsidRPr="008E30A9">
                  <w:rPr>
                    <w:webHidden/>
                  </w:rPr>
                  <w:fldChar w:fldCharType="separate"/>
                </w:r>
                <w:r w:rsidRPr="008E30A9">
                  <w:rPr>
                    <w:webHidden/>
                  </w:rPr>
                  <w:t>3</w:t>
                </w:r>
                <w:r w:rsidRPr="008E30A9">
                  <w:rPr>
                    <w:webHidden/>
                  </w:rPr>
                  <w:fldChar w:fldCharType="end"/>
                </w:r>
              </w:hyperlink>
            </w:p>
            <w:p w14:paraId="04858C51" w14:textId="164DE25C" w:rsidR="00012AAB" w:rsidRPr="008E30A9" w:rsidRDefault="00012AAB">
              <w:pPr>
                <w:pStyle w:val="TOC3"/>
                <w:tabs>
                  <w:tab w:val="right" w:leader="dot" w:pos="9016"/>
                </w:tabs>
                <w:rPr>
                  <w:rFonts w:eastAsiaTheme="minorEastAsia"/>
                  <w:kern w:val="2"/>
                  <w:szCs w:val="24"/>
                  <w:lang w:eastAsia="en-GB"/>
                  <w14:ligatures w14:val="standardContextual"/>
                </w:rPr>
              </w:pPr>
              <w:hyperlink w:anchor="_Toc183992221" w:history="1">
                <w:r w:rsidRPr="008E30A9">
                  <w:rPr>
                    <w:rStyle w:val="Hyperlink"/>
                  </w:rPr>
                  <w:t>From Video to Gaussian Splat</w:t>
                </w:r>
                <w:r w:rsidRPr="008E30A9">
                  <w:rPr>
                    <w:webHidden/>
                  </w:rPr>
                  <w:tab/>
                </w:r>
                <w:r w:rsidRPr="008E30A9">
                  <w:rPr>
                    <w:webHidden/>
                  </w:rPr>
                  <w:fldChar w:fldCharType="begin"/>
                </w:r>
                <w:r w:rsidRPr="008E30A9">
                  <w:rPr>
                    <w:webHidden/>
                  </w:rPr>
                  <w:instrText xml:space="preserve"> PAGEREF _Toc183992221 \h </w:instrText>
                </w:r>
                <w:r w:rsidRPr="008E30A9">
                  <w:rPr>
                    <w:webHidden/>
                  </w:rPr>
                </w:r>
                <w:r w:rsidRPr="008E30A9">
                  <w:rPr>
                    <w:webHidden/>
                  </w:rPr>
                  <w:fldChar w:fldCharType="separate"/>
                </w:r>
                <w:r w:rsidRPr="008E30A9">
                  <w:rPr>
                    <w:webHidden/>
                  </w:rPr>
                  <w:t>4</w:t>
                </w:r>
                <w:r w:rsidRPr="008E30A9">
                  <w:rPr>
                    <w:webHidden/>
                  </w:rPr>
                  <w:fldChar w:fldCharType="end"/>
                </w:r>
              </w:hyperlink>
            </w:p>
            <w:p w14:paraId="1264C377" w14:textId="4DD357C6" w:rsidR="00012AAB" w:rsidRPr="008E30A9" w:rsidRDefault="00012AAB">
              <w:pPr>
                <w:pStyle w:val="TOC2"/>
                <w:tabs>
                  <w:tab w:val="right" w:leader="dot" w:pos="9016"/>
                </w:tabs>
                <w:rPr>
                  <w:rFonts w:eastAsiaTheme="minorEastAsia"/>
                  <w:kern w:val="2"/>
                  <w:szCs w:val="24"/>
                  <w:lang w:eastAsia="en-GB"/>
                  <w14:ligatures w14:val="standardContextual"/>
                </w:rPr>
              </w:pPr>
              <w:hyperlink w:anchor="_Toc183992222" w:history="1">
                <w:r w:rsidRPr="008E30A9">
                  <w:rPr>
                    <w:rStyle w:val="Hyperlink"/>
                  </w:rPr>
                  <w:t>1.2 Gaussian Splatting in 3D Content Creation</w:t>
                </w:r>
                <w:r w:rsidRPr="008E30A9">
                  <w:rPr>
                    <w:webHidden/>
                  </w:rPr>
                  <w:tab/>
                </w:r>
                <w:r w:rsidRPr="008E30A9">
                  <w:rPr>
                    <w:webHidden/>
                  </w:rPr>
                  <w:fldChar w:fldCharType="begin"/>
                </w:r>
                <w:r w:rsidRPr="008E30A9">
                  <w:rPr>
                    <w:webHidden/>
                  </w:rPr>
                  <w:instrText xml:space="preserve"> PAGEREF _Toc183992222 \h </w:instrText>
                </w:r>
                <w:r w:rsidRPr="008E30A9">
                  <w:rPr>
                    <w:webHidden/>
                  </w:rPr>
                </w:r>
                <w:r w:rsidRPr="008E30A9">
                  <w:rPr>
                    <w:webHidden/>
                  </w:rPr>
                  <w:fldChar w:fldCharType="separate"/>
                </w:r>
                <w:r w:rsidRPr="008E30A9">
                  <w:rPr>
                    <w:webHidden/>
                  </w:rPr>
                  <w:t>5</w:t>
                </w:r>
                <w:r w:rsidRPr="008E30A9">
                  <w:rPr>
                    <w:webHidden/>
                  </w:rPr>
                  <w:fldChar w:fldCharType="end"/>
                </w:r>
              </w:hyperlink>
            </w:p>
            <w:p w14:paraId="3EAB5D02" w14:textId="46EF2712" w:rsidR="00012AAB" w:rsidRPr="008E30A9" w:rsidRDefault="00012AAB">
              <w:pPr>
                <w:pStyle w:val="TOC3"/>
                <w:tabs>
                  <w:tab w:val="right" w:leader="dot" w:pos="9016"/>
                </w:tabs>
                <w:rPr>
                  <w:rFonts w:eastAsiaTheme="minorEastAsia"/>
                  <w:kern w:val="2"/>
                  <w:szCs w:val="24"/>
                  <w:lang w:eastAsia="en-GB"/>
                  <w14:ligatures w14:val="standardContextual"/>
                </w:rPr>
              </w:pPr>
              <w:hyperlink w:anchor="_Toc183992223" w:history="1">
                <w:r w:rsidRPr="008E30A9">
                  <w:rPr>
                    <w:rStyle w:val="Hyperlink"/>
                  </w:rPr>
                  <w:t>Applications in Game Development</w:t>
                </w:r>
                <w:r w:rsidRPr="008E30A9">
                  <w:rPr>
                    <w:webHidden/>
                  </w:rPr>
                  <w:tab/>
                </w:r>
                <w:r w:rsidRPr="008E30A9">
                  <w:rPr>
                    <w:webHidden/>
                  </w:rPr>
                  <w:fldChar w:fldCharType="begin"/>
                </w:r>
                <w:r w:rsidRPr="008E30A9">
                  <w:rPr>
                    <w:webHidden/>
                  </w:rPr>
                  <w:instrText xml:space="preserve"> PAGEREF _Toc183992223 \h </w:instrText>
                </w:r>
                <w:r w:rsidRPr="008E30A9">
                  <w:rPr>
                    <w:webHidden/>
                  </w:rPr>
                </w:r>
                <w:r w:rsidRPr="008E30A9">
                  <w:rPr>
                    <w:webHidden/>
                  </w:rPr>
                  <w:fldChar w:fldCharType="separate"/>
                </w:r>
                <w:r w:rsidRPr="008E30A9">
                  <w:rPr>
                    <w:webHidden/>
                  </w:rPr>
                  <w:t>5</w:t>
                </w:r>
                <w:r w:rsidRPr="008E30A9">
                  <w:rPr>
                    <w:webHidden/>
                  </w:rPr>
                  <w:fldChar w:fldCharType="end"/>
                </w:r>
              </w:hyperlink>
            </w:p>
            <w:p w14:paraId="4F1BF915" w14:textId="6421688F" w:rsidR="00012AAB" w:rsidRPr="008E30A9" w:rsidRDefault="00012AAB">
              <w:pPr>
                <w:pStyle w:val="TOC3"/>
                <w:tabs>
                  <w:tab w:val="right" w:leader="dot" w:pos="9016"/>
                </w:tabs>
                <w:rPr>
                  <w:rFonts w:eastAsiaTheme="minorEastAsia"/>
                  <w:kern w:val="2"/>
                  <w:szCs w:val="24"/>
                  <w:lang w:eastAsia="en-GB"/>
                  <w14:ligatures w14:val="standardContextual"/>
                </w:rPr>
              </w:pPr>
              <w:hyperlink w:anchor="_Toc183992224" w:history="1">
                <w:r w:rsidRPr="008E30A9">
                  <w:rPr>
                    <w:rStyle w:val="Hyperlink"/>
                  </w:rPr>
                  <w:t>Photogrammetry</w:t>
                </w:r>
                <w:r w:rsidRPr="008E30A9">
                  <w:rPr>
                    <w:webHidden/>
                  </w:rPr>
                  <w:tab/>
                </w:r>
                <w:r w:rsidRPr="008E30A9">
                  <w:rPr>
                    <w:webHidden/>
                  </w:rPr>
                  <w:fldChar w:fldCharType="begin"/>
                </w:r>
                <w:r w:rsidRPr="008E30A9">
                  <w:rPr>
                    <w:webHidden/>
                  </w:rPr>
                  <w:instrText xml:space="preserve"> PAGEREF _Toc183992224 \h </w:instrText>
                </w:r>
                <w:r w:rsidRPr="008E30A9">
                  <w:rPr>
                    <w:webHidden/>
                  </w:rPr>
                </w:r>
                <w:r w:rsidRPr="008E30A9">
                  <w:rPr>
                    <w:webHidden/>
                  </w:rPr>
                  <w:fldChar w:fldCharType="separate"/>
                </w:r>
                <w:r w:rsidRPr="008E30A9">
                  <w:rPr>
                    <w:webHidden/>
                  </w:rPr>
                  <w:t>5</w:t>
                </w:r>
                <w:r w:rsidRPr="008E30A9">
                  <w:rPr>
                    <w:webHidden/>
                  </w:rPr>
                  <w:fldChar w:fldCharType="end"/>
                </w:r>
              </w:hyperlink>
            </w:p>
            <w:p w14:paraId="7F2F6EEB" w14:textId="3817D92B" w:rsidR="00012AAB" w:rsidRPr="008E30A9" w:rsidRDefault="00012AAB">
              <w:pPr>
                <w:pStyle w:val="TOC3"/>
                <w:tabs>
                  <w:tab w:val="right" w:leader="dot" w:pos="9016"/>
                </w:tabs>
                <w:rPr>
                  <w:rFonts w:eastAsiaTheme="minorEastAsia"/>
                  <w:kern w:val="2"/>
                  <w:szCs w:val="24"/>
                  <w:lang w:eastAsia="en-GB"/>
                  <w14:ligatures w14:val="standardContextual"/>
                </w:rPr>
              </w:pPr>
              <w:hyperlink w:anchor="_Toc183992225" w:history="1">
                <w:r w:rsidRPr="008E30A9">
                  <w:rPr>
                    <w:rStyle w:val="Hyperlink"/>
                  </w:rPr>
                  <w:t>Gaussian Splatting &amp; Photogrammetry</w:t>
                </w:r>
                <w:r w:rsidRPr="008E30A9">
                  <w:rPr>
                    <w:webHidden/>
                  </w:rPr>
                  <w:tab/>
                </w:r>
                <w:r w:rsidRPr="008E30A9">
                  <w:rPr>
                    <w:webHidden/>
                  </w:rPr>
                  <w:fldChar w:fldCharType="begin"/>
                </w:r>
                <w:r w:rsidRPr="008E30A9">
                  <w:rPr>
                    <w:webHidden/>
                  </w:rPr>
                  <w:instrText xml:space="preserve"> PAGEREF _Toc183992225 \h </w:instrText>
                </w:r>
                <w:r w:rsidRPr="008E30A9">
                  <w:rPr>
                    <w:webHidden/>
                  </w:rPr>
                </w:r>
                <w:r w:rsidRPr="008E30A9">
                  <w:rPr>
                    <w:webHidden/>
                  </w:rPr>
                  <w:fldChar w:fldCharType="separate"/>
                </w:r>
                <w:r w:rsidRPr="008E30A9">
                  <w:rPr>
                    <w:webHidden/>
                  </w:rPr>
                  <w:t>6</w:t>
                </w:r>
                <w:r w:rsidRPr="008E30A9">
                  <w:rPr>
                    <w:webHidden/>
                  </w:rPr>
                  <w:fldChar w:fldCharType="end"/>
                </w:r>
              </w:hyperlink>
            </w:p>
            <w:p w14:paraId="59BF3AD6" w14:textId="1AF6333C" w:rsidR="00012AAB" w:rsidRPr="008E30A9" w:rsidRDefault="00012AAB">
              <w:pPr>
                <w:pStyle w:val="TOC3"/>
                <w:tabs>
                  <w:tab w:val="right" w:leader="dot" w:pos="9016"/>
                </w:tabs>
                <w:rPr>
                  <w:rFonts w:eastAsiaTheme="minorEastAsia"/>
                  <w:kern w:val="2"/>
                  <w:szCs w:val="24"/>
                  <w:lang w:eastAsia="en-GB"/>
                  <w14:ligatures w14:val="standardContextual"/>
                </w:rPr>
              </w:pPr>
              <w:hyperlink w:anchor="_Toc183992226" w:history="1">
                <w:r w:rsidRPr="008E30A9">
                  <w:rPr>
                    <w:rStyle w:val="Hyperlink"/>
                  </w:rPr>
                  <w:t>Emerging Techniques: NeRF and Beyond</w:t>
                </w:r>
                <w:r w:rsidRPr="008E30A9">
                  <w:rPr>
                    <w:webHidden/>
                  </w:rPr>
                  <w:tab/>
                </w:r>
                <w:r w:rsidRPr="008E30A9">
                  <w:rPr>
                    <w:webHidden/>
                  </w:rPr>
                  <w:fldChar w:fldCharType="begin"/>
                </w:r>
                <w:r w:rsidRPr="008E30A9">
                  <w:rPr>
                    <w:webHidden/>
                  </w:rPr>
                  <w:instrText xml:space="preserve"> PAGEREF _Toc183992226 \h </w:instrText>
                </w:r>
                <w:r w:rsidRPr="008E30A9">
                  <w:rPr>
                    <w:webHidden/>
                  </w:rPr>
                </w:r>
                <w:r w:rsidRPr="008E30A9">
                  <w:rPr>
                    <w:webHidden/>
                  </w:rPr>
                  <w:fldChar w:fldCharType="separate"/>
                </w:r>
                <w:r w:rsidRPr="008E30A9">
                  <w:rPr>
                    <w:webHidden/>
                  </w:rPr>
                  <w:t>6</w:t>
                </w:r>
                <w:r w:rsidRPr="008E30A9">
                  <w:rPr>
                    <w:webHidden/>
                  </w:rPr>
                  <w:fldChar w:fldCharType="end"/>
                </w:r>
              </w:hyperlink>
            </w:p>
            <w:p w14:paraId="1840FB30" w14:textId="6DA3DF74" w:rsidR="00012AAB" w:rsidRPr="008E30A9" w:rsidRDefault="00012AAB">
              <w:pPr>
                <w:pStyle w:val="TOC2"/>
                <w:tabs>
                  <w:tab w:val="right" w:leader="dot" w:pos="9016"/>
                </w:tabs>
                <w:rPr>
                  <w:rFonts w:eastAsiaTheme="minorEastAsia"/>
                  <w:kern w:val="2"/>
                  <w:szCs w:val="24"/>
                  <w:lang w:eastAsia="en-GB"/>
                  <w14:ligatures w14:val="standardContextual"/>
                </w:rPr>
              </w:pPr>
              <w:hyperlink w:anchor="_Toc183992227" w:history="1">
                <w:r w:rsidRPr="008E30A9">
                  <w:rPr>
                    <w:rStyle w:val="Hyperlink"/>
                  </w:rPr>
                  <w:t>1.4: Future Directions and Potential Improvements</w:t>
                </w:r>
                <w:r w:rsidRPr="008E30A9">
                  <w:rPr>
                    <w:webHidden/>
                  </w:rPr>
                  <w:tab/>
                </w:r>
                <w:r w:rsidRPr="008E30A9">
                  <w:rPr>
                    <w:webHidden/>
                  </w:rPr>
                  <w:fldChar w:fldCharType="begin"/>
                </w:r>
                <w:r w:rsidRPr="008E30A9">
                  <w:rPr>
                    <w:webHidden/>
                  </w:rPr>
                  <w:instrText xml:space="preserve"> PAGEREF _Toc183992227 \h </w:instrText>
                </w:r>
                <w:r w:rsidRPr="008E30A9">
                  <w:rPr>
                    <w:webHidden/>
                  </w:rPr>
                </w:r>
                <w:r w:rsidRPr="008E30A9">
                  <w:rPr>
                    <w:webHidden/>
                  </w:rPr>
                  <w:fldChar w:fldCharType="separate"/>
                </w:r>
                <w:r w:rsidRPr="008E30A9">
                  <w:rPr>
                    <w:webHidden/>
                  </w:rPr>
                  <w:t>7</w:t>
                </w:r>
                <w:r w:rsidRPr="008E30A9">
                  <w:rPr>
                    <w:webHidden/>
                  </w:rPr>
                  <w:fldChar w:fldCharType="end"/>
                </w:r>
              </w:hyperlink>
            </w:p>
            <w:p w14:paraId="0FF112F1" w14:textId="4C6BBD78" w:rsidR="00012AAB" w:rsidRPr="008E30A9" w:rsidRDefault="00012AAB">
              <w:pPr>
                <w:pStyle w:val="TOC1"/>
                <w:tabs>
                  <w:tab w:val="right" w:leader="dot" w:pos="9016"/>
                </w:tabs>
                <w:rPr>
                  <w:rFonts w:eastAsiaTheme="minorEastAsia"/>
                  <w:kern w:val="2"/>
                  <w:szCs w:val="24"/>
                  <w:lang w:eastAsia="en-GB"/>
                  <w14:ligatures w14:val="standardContextual"/>
                </w:rPr>
              </w:pPr>
              <w:hyperlink w:anchor="_Toc183992228" w:history="1">
                <w:r w:rsidRPr="008E30A9">
                  <w:rPr>
                    <w:rStyle w:val="Hyperlink"/>
                  </w:rPr>
                  <w:t>Chapter 2. Methodology</w:t>
                </w:r>
                <w:r w:rsidRPr="008E30A9">
                  <w:rPr>
                    <w:webHidden/>
                  </w:rPr>
                  <w:tab/>
                </w:r>
                <w:r w:rsidRPr="008E30A9">
                  <w:rPr>
                    <w:webHidden/>
                  </w:rPr>
                  <w:fldChar w:fldCharType="begin"/>
                </w:r>
                <w:r w:rsidRPr="008E30A9">
                  <w:rPr>
                    <w:webHidden/>
                  </w:rPr>
                  <w:instrText xml:space="preserve"> PAGEREF _Toc183992228 \h </w:instrText>
                </w:r>
                <w:r w:rsidRPr="008E30A9">
                  <w:rPr>
                    <w:webHidden/>
                  </w:rPr>
                </w:r>
                <w:r w:rsidRPr="008E30A9">
                  <w:rPr>
                    <w:webHidden/>
                  </w:rPr>
                  <w:fldChar w:fldCharType="separate"/>
                </w:r>
                <w:r w:rsidRPr="008E30A9">
                  <w:rPr>
                    <w:webHidden/>
                  </w:rPr>
                  <w:t>8</w:t>
                </w:r>
                <w:r w:rsidRPr="008E30A9">
                  <w:rPr>
                    <w:webHidden/>
                  </w:rPr>
                  <w:fldChar w:fldCharType="end"/>
                </w:r>
              </w:hyperlink>
            </w:p>
            <w:p w14:paraId="2E706B5D" w14:textId="1322088E" w:rsidR="00012AAB" w:rsidRPr="008E30A9" w:rsidRDefault="00012AAB">
              <w:pPr>
                <w:pStyle w:val="TOC2"/>
                <w:tabs>
                  <w:tab w:val="right" w:leader="dot" w:pos="9016"/>
                </w:tabs>
                <w:rPr>
                  <w:rFonts w:eastAsiaTheme="minorEastAsia"/>
                  <w:kern w:val="2"/>
                  <w:szCs w:val="24"/>
                  <w:lang w:eastAsia="en-GB"/>
                  <w14:ligatures w14:val="standardContextual"/>
                </w:rPr>
              </w:pPr>
              <w:hyperlink w:anchor="_Toc183992229" w:history="1">
                <w:r w:rsidRPr="008E30A9">
                  <w:rPr>
                    <w:rStyle w:val="Hyperlink"/>
                  </w:rPr>
                  <w:t>2.1 Research Question</w:t>
                </w:r>
                <w:r w:rsidRPr="008E30A9">
                  <w:rPr>
                    <w:webHidden/>
                  </w:rPr>
                  <w:tab/>
                </w:r>
                <w:r w:rsidRPr="008E30A9">
                  <w:rPr>
                    <w:webHidden/>
                  </w:rPr>
                  <w:fldChar w:fldCharType="begin"/>
                </w:r>
                <w:r w:rsidRPr="008E30A9">
                  <w:rPr>
                    <w:webHidden/>
                  </w:rPr>
                  <w:instrText xml:space="preserve"> PAGEREF _Toc183992229 \h </w:instrText>
                </w:r>
                <w:r w:rsidRPr="008E30A9">
                  <w:rPr>
                    <w:webHidden/>
                  </w:rPr>
                </w:r>
                <w:r w:rsidRPr="008E30A9">
                  <w:rPr>
                    <w:webHidden/>
                  </w:rPr>
                  <w:fldChar w:fldCharType="separate"/>
                </w:r>
                <w:r w:rsidRPr="008E30A9">
                  <w:rPr>
                    <w:webHidden/>
                  </w:rPr>
                  <w:t>8</w:t>
                </w:r>
                <w:r w:rsidRPr="008E30A9">
                  <w:rPr>
                    <w:webHidden/>
                  </w:rPr>
                  <w:fldChar w:fldCharType="end"/>
                </w:r>
              </w:hyperlink>
            </w:p>
            <w:p w14:paraId="29D39106" w14:textId="6673690D" w:rsidR="00012AAB" w:rsidRPr="008E30A9" w:rsidRDefault="00012AAB">
              <w:pPr>
                <w:pStyle w:val="TOC2"/>
                <w:tabs>
                  <w:tab w:val="right" w:leader="dot" w:pos="9016"/>
                </w:tabs>
                <w:rPr>
                  <w:rFonts w:eastAsiaTheme="minorEastAsia"/>
                  <w:kern w:val="2"/>
                  <w:szCs w:val="24"/>
                  <w:lang w:eastAsia="en-GB"/>
                  <w14:ligatures w14:val="standardContextual"/>
                </w:rPr>
              </w:pPr>
              <w:hyperlink w:anchor="_Toc183992230" w:history="1">
                <w:r w:rsidRPr="008E30A9">
                  <w:rPr>
                    <w:rStyle w:val="Hyperlink"/>
                  </w:rPr>
                  <w:t>2.2 Data Capture &amp; Gaussian Splat Creation</w:t>
                </w:r>
                <w:r w:rsidRPr="008E30A9">
                  <w:rPr>
                    <w:webHidden/>
                  </w:rPr>
                  <w:tab/>
                </w:r>
                <w:r w:rsidRPr="008E30A9">
                  <w:rPr>
                    <w:webHidden/>
                  </w:rPr>
                  <w:fldChar w:fldCharType="begin"/>
                </w:r>
                <w:r w:rsidRPr="008E30A9">
                  <w:rPr>
                    <w:webHidden/>
                  </w:rPr>
                  <w:instrText xml:space="preserve"> PAGEREF _Toc183992230 \h </w:instrText>
                </w:r>
                <w:r w:rsidRPr="008E30A9">
                  <w:rPr>
                    <w:webHidden/>
                  </w:rPr>
                </w:r>
                <w:r w:rsidRPr="008E30A9">
                  <w:rPr>
                    <w:webHidden/>
                  </w:rPr>
                  <w:fldChar w:fldCharType="separate"/>
                </w:r>
                <w:r w:rsidRPr="008E30A9">
                  <w:rPr>
                    <w:webHidden/>
                  </w:rPr>
                  <w:t>8</w:t>
                </w:r>
                <w:r w:rsidRPr="008E30A9">
                  <w:rPr>
                    <w:webHidden/>
                  </w:rPr>
                  <w:fldChar w:fldCharType="end"/>
                </w:r>
              </w:hyperlink>
            </w:p>
            <w:p w14:paraId="346F5C89" w14:textId="49677917" w:rsidR="00012AAB" w:rsidRPr="008E30A9" w:rsidRDefault="00012AAB">
              <w:pPr>
                <w:pStyle w:val="TOC2"/>
                <w:tabs>
                  <w:tab w:val="right" w:leader="dot" w:pos="9016"/>
                </w:tabs>
                <w:rPr>
                  <w:rFonts w:eastAsiaTheme="minorEastAsia"/>
                  <w:kern w:val="2"/>
                  <w:szCs w:val="24"/>
                  <w:lang w:eastAsia="en-GB"/>
                  <w14:ligatures w14:val="standardContextual"/>
                </w:rPr>
              </w:pPr>
              <w:hyperlink w:anchor="_Toc183992231" w:history="1">
                <w:r w:rsidRPr="008E30A9">
                  <w:rPr>
                    <w:rStyle w:val="Hyperlink"/>
                  </w:rPr>
                  <w:t>2.3 Performance &amp; File Size Optimisation</w:t>
                </w:r>
                <w:r w:rsidRPr="008E30A9">
                  <w:rPr>
                    <w:webHidden/>
                  </w:rPr>
                  <w:tab/>
                </w:r>
                <w:r w:rsidRPr="008E30A9">
                  <w:rPr>
                    <w:webHidden/>
                  </w:rPr>
                  <w:fldChar w:fldCharType="begin"/>
                </w:r>
                <w:r w:rsidRPr="008E30A9">
                  <w:rPr>
                    <w:webHidden/>
                  </w:rPr>
                  <w:instrText xml:space="preserve"> PAGEREF _Toc183992231 \h </w:instrText>
                </w:r>
                <w:r w:rsidRPr="008E30A9">
                  <w:rPr>
                    <w:webHidden/>
                  </w:rPr>
                </w:r>
                <w:r w:rsidRPr="008E30A9">
                  <w:rPr>
                    <w:webHidden/>
                  </w:rPr>
                  <w:fldChar w:fldCharType="separate"/>
                </w:r>
                <w:r w:rsidRPr="008E30A9">
                  <w:rPr>
                    <w:webHidden/>
                  </w:rPr>
                  <w:t>8</w:t>
                </w:r>
                <w:r w:rsidRPr="008E30A9">
                  <w:rPr>
                    <w:webHidden/>
                  </w:rPr>
                  <w:fldChar w:fldCharType="end"/>
                </w:r>
              </w:hyperlink>
            </w:p>
            <w:p w14:paraId="2F3DC6F1" w14:textId="6F786BBF" w:rsidR="00012AAB" w:rsidRPr="008E30A9" w:rsidRDefault="00012AAB">
              <w:pPr>
                <w:pStyle w:val="TOC1"/>
                <w:tabs>
                  <w:tab w:val="right" w:leader="dot" w:pos="9016"/>
                </w:tabs>
                <w:rPr>
                  <w:rFonts w:eastAsiaTheme="minorEastAsia"/>
                  <w:kern w:val="2"/>
                  <w:szCs w:val="24"/>
                  <w:lang w:eastAsia="en-GB"/>
                  <w14:ligatures w14:val="standardContextual"/>
                </w:rPr>
              </w:pPr>
              <w:hyperlink w:anchor="_Toc183992232" w:history="1">
                <w:r w:rsidRPr="008E30A9">
                  <w:rPr>
                    <w:rStyle w:val="Hyperlink"/>
                  </w:rPr>
                  <w:t>Chapter 3. Design</w:t>
                </w:r>
                <w:r w:rsidRPr="008E30A9">
                  <w:rPr>
                    <w:webHidden/>
                  </w:rPr>
                  <w:tab/>
                </w:r>
                <w:r w:rsidRPr="008E30A9">
                  <w:rPr>
                    <w:webHidden/>
                  </w:rPr>
                  <w:fldChar w:fldCharType="begin"/>
                </w:r>
                <w:r w:rsidRPr="008E30A9">
                  <w:rPr>
                    <w:webHidden/>
                  </w:rPr>
                  <w:instrText xml:space="preserve"> PAGEREF _Toc183992232 \h </w:instrText>
                </w:r>
                <w:r w:rsidRPr="008E30A9">
                  <w:rPr>
                    <w:webHidden/>
                  </w:rPr>
                </w:r>
                <w:r w:rsidRPr="008E30A9">
                  <w:rPr>
                    <w:webHidden/>
                  </w:rPr>
                  <w:fldChar w:fldCharType="separate"/>
                </w:r>
                <w:r w:rsidRPr="008E30A9">
                  <w:rPr>
                    <w:webHidden/>
                  </w:rPr>
                  <w:t>8</w:t>
                </w:r>
                <w:r w:rsidRPr="008E30A9">
                  <w:rPr>
                    <w:webHidden/>
                  </w:rPr>
                  <w:fldChar w:fldCharType="end"/>
                </w:r>
              </w:hyperlink>
            </w:p>
            <w:p w14:paraId="7005D6DA" w14:textId="7154765C" w:rsidR="00012AAB" w:rsidRPr="008E30A9" w:rsidRDefault="00012AAB">
              <w:pPr>
                <w:pStyle w:val="TOC2"/>
                <w:tabs>
                  <w:tab w:val="right" w:leader="dot" w:pos="9016"/>
                </w:tabs>
                <w:rPr>
                  <w:rFonts w:eastAsiaTheme="minorEastAsia"/>
                  <w:kern w:val="2"/>
                  <w:szCs w:val="24"/>
                  <w:lang w:eastAsia="en-GB"/>
                  <w14:ligatures w14:val="standardContextual"/>
                </w:rPr>
              </w:pPr>
              <w:hyperlink w:anchor="_Toc183992233" w:history="1">
                <w:r w:rsidRPr="008E30A9">
                  <w:rPr>
                    <w:rStyle w:val="Hyperlink"/>
                  </w:rPr>
                  <w:t>3.1 Gaussian Splats in Game Engines</w:t>
                </w:r>
                <w:r w:rsidRPr="008E30A9">
                  <w:rPr>
                    <w:webHidden/>
                  </w:rPr>
                  <w:tab/>
                </w:r>
                <w:r w:rsidRPr="008E30A9">
                  <w:rPr>
                    <w:webHidden/>
                  </w:rPr>
                  <w:fldChar w:fldCharType="begin"/>
                </w:r>
                <w:r w:rsidRPr="008E30A9">
                  <w:rPr>
                    <w:webHidden/>
                  </w:rPr>
                  <w:instrText xml:space="preserve"> PAGEREF _Toc183992233 \h </w:instrText>
                </w:r>
                <w:r w:rsidRPr="008E30A9">
                  <w:rPr>
                    <w:webHidden/>
                  </w:rPr>
                </w:r>
                <w:r w:rsidRPr="008E30A9">
                  <w:rPr>
                    <w:webHidden/>
                  </w:rPr>
                  <w:fldChar w:fldCharType="separate"/>
                </w:r>
                <w:r w:rsidRPr="008E30A9">
                  <w:rPr>
                    <w:webHidden/>
                  </w:rPr>
                  <w:t>8</w:t>
                </w:r>
                <w:r w:rsidRPr="008E30A9">
                  <w:rPr>
                    <w:webHidden/>
                  </w:rPr>
                  <w:fldChar w:fldCharType="end"/>
                </w:r>
              </w:hyperlink>
            </w:p>
            <w:p w14:paraId="2B105817" w14:textId="24FA960A" w:rsidR="00012AAB" w:rsidRPr="008E30A9" w:rsidRDefault="00012AAB">
              <w:pPr>
                <w:pStyle w:val="TOC2"/>
                <w:tabs>
                  <w:tab w:val="right" w:leader="dot" w:pos="9016"/>
                </w:tabs>
                <w:rPr>
                  <w:rFonts w:eastAsiaTheme="minorEastAsia"/>
                  <w:kern w:val="2"/>
                  <w:szCs w:val="24"/>
                  <w:lang w:eastAsia="en-GB"/>
                  <w14:ligatures w14:val="standardContextual"/>
                </w:rPr>
              </w:pPr>
              <w:hyperlink w:anchor="_Toc183992234" w:history="1">
                <w:r w:rsidRPr="008E30A9">
                  <w:rPr>
                    <w:rStyle w:val="Hyperlink"/>
                  </w:rPr>
                  <w:t>3.2 Collision Handling</w:t>
                </w:r>
                <w:r w:rsidRPr="008E30A9">
                  <w:rPr>
                    <w:webHidden/>
                  </w:rPr>
                  <w:tab/>
                </w:r>
                <w:r w:rsidRPr="008E30A9">
                  <w:rPr>
                    <w:webHidden/>
                  </w:rPr>
                  <w:fldChar w:fldCharType="begin"/>
                </w:r>
                <w:r w:rsidRPr="008E30A9">
                  <w:rPr>
                    <w:webHidden/>
                  </w:rPr>
                  <w:instrText xml:space="preserve"> PAGEREF _Toc183992234 \h </w:instrText>
                </w:r>
                <w:r w:rsidRPr="008E30A9">
                  <w:rPr>
                    <w:webHidden/>
                  </w:rPr>
                </w:r>
                <w:r w:rsidRPr="008E30A9">
                  <w:rPr>
                    <w:webHidden/>
                  </w:rPr>
                  <w:fldChar w:fldCharType="separate"/>
                </w:r>
                <w:r w:rsidRPr="008E30A9">
                  <w:rPr>
                    <w:webHidden/>
                  </w:rPr>
                  <w:t>9</w:t>
                </w:r>
                <w:r w:rsidRPr="008E30A9">
                  <w:rPr>
                    <w:webHidden/>
                  </w:rPr>
                  <w:fldChar w:fldCharType="end"/>
                </w:r>
              </w:hyperlink>
            </w:p>
            <w:p w14:paraId="2D103D9A" w14:textId="74C032D6" w:rsidR="00012AAB" w:rsidRPr="008E30A9" w:rsidRDefault="00012AAB">
              <w:pPr>
                <w:pStyle w:val="TOC2"/>
                <w:tabs>
                  <w:tab w:val="right" w:leader="dot" w:pos="9016"/>
                </w:tabs>
                <w:rPr>
                  <w:rFonts w:eastAsiaTheme="minorEastAsia"/>
                  <w:kern w:val="2"/>
                  <w:szCs w:val="24"/>
                  <w:lang w:eastAsia="en-GB"/>
                  <w14:ligatures w14:val="standardContextual"/>
                </w:rPr>
              </w:pPr>
              <w:hyperlink w:anchor="_Toc183992235" w:history="1">
                <w:r w:rsidRPr="008E30A9">
                  <w:rPr>
                    <w:rStyle w:val="Hyperlink"/>
                  </w:rPr>
                  <w:t>3.3 Plugin Enhancement &amp; Code Exploration</w:t>
                </w:r>
                <w:r w:rsidRPr="008E30A9">
                  <w:rPr>
                    <w:webHidden/>
                  </w:rPr>
                  <w:tab/>
                </w:r>
                <w:r w:rsidRPr="008E30A9">
                  <w:rPr>
                    <w:webHidden/>
                  </w:rPr>
                  <w:fldChar w:fldCharType="begin"/>
                </w:r>
                <w:r w:rsidRPr="008E30A9">
                  <w:rPr>
                    <w:webHidden/>
                  </w:rPr>
                  <w:instrText xml:space="preserve"> PAGEREF _Toc183992235 \h </w:instrText>
                </w:r>
                <w:r w:rsidRPr="008E30A9">
                  <w:rPr>
                    <w:webHidden/>
                  </w:rPr>
                </w:r>
                <w:r w:rsidRPr="008E30A9">
                  <w:rPr>
                    <w:webHidden/>
                  </w:rPr>
                  <w:fldChar w:fldCharType="separate"/>
                </w:r>
                <w:r w:rsidRPr="008E30A9">
                  <w:rPr>
                    <w:webHidden/>
                  </w:rPr>
                  <w:t>9</w:t>
                </w:r>
                <w:r w:rsidRPr="008E30A9">
                  <w:rPr>
                    <w:webHidden/>
                  </w:rPr>
                  <w:fldChar w:fldCharType="end"/>
                </w:r>
              </w:hyperlink>
            </w:p>
            <w:p w14:paraId="63180F37" w14:textId="4082C1D7" w:rsidR="00012AAB" w:rsidRPr="008E30A9" w:rsidRDefault="00012AAB">
              <w:pPr>
                <w:pStyle w:val="TOC1"/>
                <w:tabs>
                  <w:tab w:val="right" w:leader="dot" w:pos="9016"/>
                </w:tabs>
                <w:rPr>
                  <w:rFonts w:eastAsiaTheme="minorEastAsia"/>
                  <w:kern w:val="2"/>
                  <w:szCs w:val="24"/>
                  <w:lang w:eastAsia="en-GB"/>
                  <w14:ligatures w14:val="standardContextual"/>
                </w:rPr>
              </w:pPr>
              <w:hyperlink w:anchor="_Toc183992236" w:history="1">
                <w:r w:rsidRPr="008E30A9">
                  <w:rPr>
                    <w:rStyle w:val="Hyperlink"/>
                  </w:rPr>
                  <w:t>Chapter 4. Implementation</w:t>
                </w:r>
                <w:r w:rsidRPr="008E30A9">
                  <w:rPr>
                    <w:webHidden/>
                  </w:rPr>
                  <w:tab/>
                </w:r>
                <w:r w:rsidRPr="008E30A9">
                  <w:rPr>
                    <w:webHidden/>
                  </w:rPr>
                  <w:fldChar w:fldCharType="begin"/>
                </w:r>
                <w:r w:rsidRPr="008E30A9">
                  <w:rPr>
                    <w:webHidden/>
                  </w:rPr>
                  <w:instrText xml:space="preserve"> PAGEREF _Toc183992236 \h </w:instrText>
                </w:r>
                <w:r w:rsidRPr="008E30A9">
                  <w:rPr>
                    <w:webHidden/>
                  </w:rPr>
                </w:r>
                <w:r w:rsidRPr="008E30A9">
                  <w:rPr>
                    <w:webHidden/>
                  </w:rPr>
                  <w:fldChar w:fldCharType="separate"/>
                </w:r>
                <w:r w:rsidRPr="008E30A9">
                  <w:rPr>
                    <w:webHidden/>
                  </w:rPr>
                  <w:t>9</w:t>
                </w:r>
                <w:r w:rsidRPr="008E30A9">
                  <w:rPr>
                    <w:webHidden/>
                  </w:rPr>
                  <w:fldChar w:fldCharType="end"/>
                </w:r>
              </w:hyperlink>
            </w:p>
            <w:p w14:paraId="2D0C9BC1" w14:textId="1659FBC8" w:rsidR="00012AAB" w:rsidRPr="008E30A9" w:rsidRDefault="00012AAB">
              <w:pPr>
                <w:pStyle w:val="TOC2"/>
                <w:tabs>
                  <w:tab w:val="right" w:leader="dot" w:pos="9016"/>
                </w:tabs>
                <w:rPr>
                  <w:rFonts w:eastAsiaTheme="minorEastAsia"/>
                  <w:kern w:val="2"/>
                  <w:szCs w:val="24"/>
                  <w:lang w:eastAsia="en-GB"/>
                  <w14:ligatures w14:val="standardContextual"/>
                </w:rPr>
              </w:pPr>
              <w:hyperlink w:anchor="_Toc183992237" w:history="1">
                <w:r w:rsidRPr="008E30A9">
                  <w:rPr>
                    <w:rStyle w:val="Hyperlink"/>
                  </w:rPr>
                  <w:t>3.1 Prototype Development</w:t>
                </w:r>
                <w:r w:rsidRPr="008E30A9">
                  <w:rPr>
                    <w:webHidden/>
                  </w:rPr>
                  <w:tab/>
                </w:r>
                <w:r w:rsidRPr="008E30A9">
                  <w:rPr>
                    <w:webHidden/>
                  </w:rPr>
                  <w:fldChar w:fldCharType="begin"/>
                </w:r>
                <w:r w:rsidRPr="008E30A9">
                  <w:rPr>
                    <w:webHidden/>
                  </w:rPr>
                  <w:instrText xml:space="preserve"> PAGEREF _Toc183992237 \h </w:instrText>
                </w:r>
                <w:r w:rsidRPr="008E30A9">
                  <w:rPr>
                    <w:webHidden/>
                  </w:rPr>
                </w:r>
                <w:r w:rsidRPr="008E30A9">
                  <w:rPr>
                    <w:webHidden/>
                  </w:rPr>
                  <w:fldChar w:fldCharType="separate"/>
                </w:r>
                <w:r w:rsidRPr="008E30A9">
                  <w:rPr>
                    <w:webHidden/>
                  </w:rPr>
                  <w:t>9</w:t>
                </w:r>
                <w:r w:rsidRPr="008E30A9">
                  <w:rPr>
                    <w:webHidden/>
                  </w:rPr>
                  <w:fldChar w:fldCharType="end"/>
                </w:r>
              </w:hyperlink>
            </w:p>
            <w:p w14:paraId="57C00EBB" w14:textId="78F7DAEE" w:rsidR="00012AAB" w:rsidRPr="008E30A9" w:rsidRDefault="00012AAB">
              <w:pPr>
                <w:pStyle w:val="TOC1"/>
                <w:tabs>
                  <w:tab w:val="right" w:leader="dot" w:pos="9016"/>
                </w:tabs>
                <w:rPr>
                  <w:rFonts w:eastAsiaTheme="minorEastAsia"/>
                  <w:kern w:val="2"/>
                  <w:szCs w:val="24"/>
                  <w:lang w:eastAsia="en-GB"/>
                  <w14:ligatures w14:val="standardContextual"/>
                </w:rPr>
              </w:pPr>
              <w:hyperlink w:anchor="_Toc183992238" w:history="1">
                <w:r w:rsidRPr="008E30A9">
                  <w:rPr>
                    <w:rStyle w:val="Hyperlink"/>
                  </w:rPr>
                  <w:t>Conclusion</w:t>
                </w:r>
                <w:r w:rsidRPr="008E30A9">
                  <w:rPr>
                    <w:webHidden/>
                  </w:rPr>
                  <w:tab/>
                </w:r>
                <w:r w:rsidRPr="008E30A9">
                  <w:rPr>
                    <w:webHidden/>
                  </w:rPr>
                  <w:fldChar w:fldCharType="begin"/>
                </w:r>
                <w:r w:rsidRPr="008E30A9">
                  <w:rPr>
                    <w:webHidden/>
                  </w:rPr>
                  <w:instrText xml:space="preserve"> PAGEREF _Toc183992238 \h </w:instrText>
                </w:r>
                <w:r w:rsidRPr="008E30A9">
                  <w:rPr>
                    <w:webHidden/>
                  </w:rPr>
                </w:r>
                <w:r w:rsidRPr="008E30A9">
                  <w:rPr>
                    <w:webHidden/>
                  </w:rPr>
                  <w:fldChar w:fldCharType="separate"/>
                </w:r>
                <w:r w:rsidRPr="008E30A9">
                  <w:rPr>
                    <w:webHidden/>
                  </w:rPr>
                  <w:t>10</w:t>
                </w:r>
                <w:r w:rsidRPr="008E30A9">
                  <w:rPr>
                    <w:webHidden/>
                  </w:rPr>
                  <w:fldChar w:fldCharType="end"/>
                </w:r>
              </w:hyperlink>
            </w:p>
            <w:p w14:paraId="7E02110B" w14:textId="1E3E0AFA" w:rsidR="00012AAB" w:rsidRPr="008E30A9" w:rsidRDefault="00012AAB">
              <w:pPr>
                <w:pStyle w:val="TOC1"/>
                <w:tabs>
                  <w:tab w:val="right" w:leader="dot" w:pos="9016"/>
                </w:tabs>
                <w:rPr>
                  <w:rFonts w:eastAsiaTheme="minorEastAsia"/>
                  <w:kern w:val="2"/>
                  <w:szCs w:val="24"/>
                  <w:lang w:eastAsia="en-GB"/>
                  <w14:ligatures w14:val="standardContextual"/>
                </w:rPr>
              </w:pPr>
              <w:hyperlink w:anchor="_Toc183992239" w:history="1">
                <w:r w:rsidRPr="008E30A9">
                  <w:rPr>
                    <w:rStyle w:val="Hyperlink"/>
                  </w:rPr>
                  <w:t>References</w:t>
                </w:r>
                <w:r w:rsidRPr="008E30A9">
                  <w:rPr>
                    <w:webHidden/>
                  </w:rPr>
                  <w:tab/>
                </w:r>
                <w:r w:rsidRPr="008E30A9">
                  <w:rPr>
                    <w:webHidden/>
                  </w:rPr>
                  <w:fldChar w:fldCharType="begin"/>
                </w:r>
                <w:r w:rsidRPr="008E30A9">
                  <w:rPr>
                    <w:webHidden/>
                  </w:rPr>
                  <w:instrText xml:space="preserve"> PAGEREF _Toc183992239 \h </w:instrText>
                </w:r>
                <w:r w:rsidRPr="008E30A9">
                  <w:rPr>
                    <w:webHidden/>
                  </w:rPr>
                </w:r>
                <w:r w:rsidRPr="008E30A9">
                  <w:rPr>
                    <w:webHidden/>
                  </w:rPr>
                  <w:fldChar w:fldCharType="separate"/>
                </w:r>
                <w:r w:rsidRPr="008E30A9">
                  <w:rPr>
                    <w:webHidden/>
                  </w:rPr>
                  <w:t>11</w:t>
                </w:r>
                <w:r w:rsidRPr="008E30A9">
                  <w:rPr>
                    <w:webHidden/>
                  </w:rPr>
                  <w:fldChar w:fldCharType="end"/>
                </w:r>
              </w:hyperlink>
            </w:p>
            <w:p w14:paraId="6FC94ED5" w14:textId="3054CF87" w:rsidR="000A2A1A" w:rsidRPr="008E30A9" w:rsidRDefault="000A2A1A" w:rsidP="00787F90">
              <w:pPr>
                <w:spacing w:line="276" w:lineRule="auto"/>
                <w:rPr>
                  <w:rFonts w:ascii="Times New Roman" w:hAnsi="Times New Roman" w:cs="Times New Roman"/>
                </w:rPr>
              </w:pPr>
              <w:r w:rsidRPr="008E30A9">
                <w:rPr>
                  <w:rFonts w:ascii="Times New Roman" w:hAnsi="Times New Roman" w:cs="Times New Roman"/>
                  <w:b/>
                  <w:bCs/>
                </w:rPr>
                <w:fldChar w:fldCharType="end"/>
              </w:r>
            </w:p>
          </w:sdtContent>
        </w:sdt>
        <w:p w14:paraId="18E23080" w14:textId="77777777" w:rsidR="000A2A1A" w:rsidRPr="008E30A9" w:rsidRDefault="000A2A1A" w:rsidP="00787F90">
          <w:pPr>
            <w:pStyle w:val="Heading1"/>
            <w:spacing w:line="276" w:lineRule="auto"/>
            <w:rPr>
              <w:rFonts w:cs="Times New Roman"/>
            </w:rPr>
          </w:pPr>
        </w:p>
        <w:p w14:paraId="386B605D" w14:textId="3220A619" w:rsidR="000A2A1A" w:rsidRPr="008E30A9" w:rsidRDefault="000A2A1A" w:rsidP="00787F90">
          <w:pPr>
            <w:spacing w:after="160" w:line="276" w:lineRule="auto"/>
            <w:rPr>
              <w:rFonts w:ascii="Times New Roman" w:eastAsiaTheme="majorEastAsia" w:hAnsi="Times New Roman" w:cs="Times New Roman"/>
              <w:color w:val="2F5496" w:themeColor="accent1" w:themeShade="BF"/>
              <w:kern w:val="2"/>
              <w:sz w:val="32"/>
              <w:szCs w:val="32"/>
              <w14:ligatures w14:val="standardContextual"/>
            </w:rPr>
          </w:pPr>
          <w:r w:rsidRPr="008E30A9">
            <w:rPr>
              <w:rFonts w:ascii="Times New Roman" w:hAnsi="Times New Roman" w:cs="Times New Roman"/>
            </w:rPr>
            <w:br w:type="page"/>
          </w:r>
        </w:p>
      </w:sdtContent>
    </w:sdt>
    <w:p w14:paraId="383F32EA" w14:textId="5D87BDF4" w:rsidR="00067D1B" w:rsidRPr="008E30A9" w:rsidRDefault="00202B52" w:rsidP="00067D1B">
      <w:pPr>
        <w:pStyle w:val="Heading1"/>
      </w:pPr>
      <w:bookmarkStart w:id="2" w:name="_Toc183992219"/>
      <w:r w:rsidRPr="008E30A9">
        <w:lastRenderedPageBreak/>
        <w:t xml:space="preserve">Chapter </w:t>
      </w:r>
      <w:r w:rsidR="006073CF" w:rsidRPr="008E30A9">
        <w:t>1</w:t>
      </w:r>
      <w:r w:rsidRPr="008E30A9">
        <w:t>. Literature Review</w:t>
      </w:r>
      <w:bookmarkEnd w:id="2"/>
    </w:p>
    <w:p w14:paraId="33E5EF32" w14:textId="5CB36961" w:rsidR="00202B52" w:rsidRPr="008E30A9" w:rsidRDefault="006073CF" w:rsidP="00105F2E">
      <w:pPr>
        <w:pStyle w:val="Heading2"/>
        <w:rPr>
          <w:rStyle w:val="Strong"/>
          <w:b w:val="0"/>
          <w:bCs w:val="0"/>
        </w:rPr>
      </w:pPr>
      <w:bookmarkStart w:id="3" w:name="_Toc183992220"/>
      <w:r w:rsidRPr="008E30A9">
        <w:t>1</w:t>
      </w:r>
      <w:r w:rsidR="00202B52" w:rsidRPr="008E30A9">
        <w:t>.1</w:t>
      </w:r>
      <w:r w:rsidR="00202B52" w:rsidRPr="008E30A9">
        <w:rPr>
          <w:rStyle w:val="Strong"/>
          <w:b w:val="0"/>
          <w:bCs w:val="0"/>
        </w:rPr>
        <w:t xml:space="preserve"> Introduction to Gaussian </w:t>
      </w:r>
      <w:r w:rsidR="00F62157" w:rsidRPr="008E30A9">
        <w:rPr>
          <w:rStyle w:val="Strong"/>
          <w:b w:val="0"/>
          <w:bCs w:val="0"/>
        </w:rPr>
        <w:t>Splat</w:t>
      </w:r>
      <w:r w:rsidR="00202B52" w:rsidRPr="008E30A9">
        <w:rPr>
          <w:rStyle w:val="Strong"/>
          <w:b w:val="0"/>
          <w:bCs w:val="0"/>
        </w:rPr>
        <w:t>ting</w:t>
      </w:r>
      <w:bookmarkEnd w:id="3"/>
    </w:p>
    <w:p w14:paraId="0FE92362" w14:textId="7D4D5A8B" w:rsidR="00F047BE" w:rsidRPr="008E30A9" w:rsidRDefault="00660846" w:rsidP="00670269">
      <w:r w:rsidRPr="008E30A9">
        <w:t xml:space="preserve">The </w:t>
      </w:r>
      <w:r w:rsidR="00F462DF" w:rsidRPr="008E30A9">
        <w:t xml:space="preserve">core idea of </w:t>
      </w:r>
      <w:r w:rsidR="000248EE" w:rsidRPr="008E30A9">
        <w:t>G</w:t>
      </w:r>
      <w:r w:rsidRPr="008E30A9">
        <w:t xml:space="preserve">aussian </w:t>
      </w:r>
      <w:r w:rsidR="00F62157" w:rsidRPr="008E30A9">
        <w:t>Splat</w:t>
      </w:r>
      <w:r w:rsidRPr="008E30A9">
        <w:t>ting</w:t>
      </w:r>
      <w:r w:rsidR="00F462DF" w:rsidRPr="008E30A9">
        <w:t xml:space="preserve"> goes back as far</w:t>
      </w:r>
      <w:r w:rsidR="00670269" w:rsidRPr="008E30A9">
        <w:t xml:space="preserve"> as </w:t>
      </w:r>
      <w:r w:rsidR="00485718" w:rsidRPr="008E30A9">
        <w:t>described</w:t>
      </w:r>
      <w:r w:rsidR="00670269" w:rsidRPr="008E30A9">
        <w:t xml:space="preserve"> by Lee Westover in his 1991 dissertation</w:t>
      </w:r>
      <w:r w:rsidR="00217FCF" w:rsidRPr="008E30A9">
        <w:t xml:space="preserve"> “</w:t>
      </w:r>
      <w:r w:rsidR="00F62157" w:rsidRPr="008E30A9">
        <w:t>Splat</w:t>
      </w:r>
      <w:r w:rsidR="00217FCF" w:rsidRPr="008E30A9">
        <w:t>ting”</w:t>
      </w:r>
      <w:r w:rsidR="00AA0A6B" w:rsidRPr="008E30A9">
        <w:t>. Westover</w:t>
      </w:r>
      <w:r w:rsidR="00426057" w:rsidRPr="008E30A9">
        <w:t xml:space="preserve"> derived the term </w:t>
      </w:r>
      <w:r w:rsidR="00F62157" w:rsidRPr="008E30A9">
        <w:t>Splat</w:t>
      </w:r>
      <w:r w:rsidR="00426057" w:rsidRPr="008E30A9">
        <w:t>ting</w:t>
      </w:r>
      <w:r w:rsidR="00AA0A6B" w:rsidRPr="008E30A9">
        <w:t xml:space="preserve"> </w:t>
      </w:r>
      <w:r w:rsidR="00670269" w:rsidRPr="008E30A9">
        <w:t>"</w:t>
      </w:r>
      <w:r w:rsidR="00FF4D06" w:rsidRPr="008E30A9">
        <w:t>from a non-technical description of the feed-forward volume-rendering process</w:t>
      </w:r>
      <w:r w:rsidR="00670269" w:rsidRPr="008E30A9">
        <w:t>"</w:t>
      </w:r>
      <w:r w:rsidR="00217FCF" w:rsidRPr="008E30A9">
        <w:t xml:space="preserve"> </w:t>
      </w:r>
      <w:r w:rsidR="00FF4D06" w:rsidRPr="008E30A9">
        <w:fldChar w:fldCharType="begin"/>
      </w:r>
      <w:r w:rsidR="0012635B" w:rsidRPr="008E30A9">
        <w:instrText xml:space="preserve"> ADDIN ZOTERO_ITEM CSL_CITATION {"citationID":"rFFlLy8v","properties":{"formattedCitation":"(Westover, 1991)","plainCitation":"(Westover, 1991)","noteIndex":0},"citationItems":[{"id":182,"uris":["http://zotero.org/users/12785515/items/R9FP9WJB"],"itemData":{"id":182,"type":"article-journal","abstract":"Volume rendering is the generation of images from discrete samples of volume data. The volume data is sampled in at least three dimensions and comes in three basic classes: the rectilinear mesh-for example, a stack of computed tomography scans; the curvilinear mesh-for example, computational fluid dynamic data sets of the flow of air over an airplane wing; and the unstructured mesh-for example, a collection of ozone density readings at multiple elevations from a set of collection stations in the United States.","language":"en","source":"Zotero","title":"SPLATTING: A Parallel, Feed-Forward Volume Rendering Algorithm","author":[{"family":"Westover","given":"Lee Alan"}],"issued":{"date-parts":[["1991"]]}}}],"schema":"https://github.com/citation-style-language/schema/raw/master/csl-citation.json"} </w:instrText>
      </w:r>
      <w:r w:rsidR="00FF4D06" w:rsidRPr="008E30A9">
        <w:fldChar w:fldCharType="separate"/>
      </w:r>
      <w:r w:rsidR="00E30305" w:rsidRPr="00E30305">
        <w:rPr>
          <w:rFonts w:ascii="Calibri" w:hAnsi="Calibri" w:cs="Calibri"/>
        </w:rPr>
        <w:t>(Westover, 1991)</w:t>
      </w:r>
      <w:r w:rsidR="00FF4D06" w:rsidRPr="008E30A9">
        <w:fldChar w:fldCharType="end"/>
      </w:r>
      <w:r w:rsidR="00FF4D06" w:rsidRPr="008E30A9">
        <w:t>.</w:t>
      </w:r>
      <w:r w:rsidR="00670269" w:rsidRPr="008E30A9">
        <w:t xml:space="preserve"> </w:t>
      </w:r>
      <w:r w:rsidR="00803262" w:rsidRPr="008E30A9">
        <w:t>Westover used the mental image of a snowball hitting a wall</w:t>
      </w:r>
      <w:r w:rsidR="0051793D" w:rsidRPr="008E30A9">
        <w:t xml:space="preserve"> to inspire the name for the process</w:t>
      </w:r>
      <w:r w:rsidR="00803262" w:rsidRPr="008E30A9">
        <w:t xml:space="preserve">, </w:t>
      </w:r>
      <w:r w:rsidR="008D1E4E" w:rsidRPr="008E30A9">
        <w:t>as it makes a ‘</w:t>
      </w:r>
      <w:r w:rsidR="00F62157" w:rsidRPr="008E30A9">
        <w:t>Splat</w:t>
      </w:r>
      <w:r w:rsidR="008D1E4E" w:rsidRPr="008E30A9">
        <w:t>’ sound and leaves “its contribution across the wall”</w:t>
      </w:r>
      <w:r w:rsidR="00217FCF" w:rsidRPr="008E30A9">
        <w:t xml:space="preserve"> </w:t>
      </w:r>
      <w:r w:rsidR="0051793D" w:rsidRPr="008E30A9">
        <w:rPr>
          <w:rFonts w:ascii="Calibri" w:hAnsi="Calibri" w:cs="Calibri"/>
        </w:rPr>
        <w:t>(Westover, 1991)</w:t>
      </w:r>
      <w:r w:rsidR="00B966BE" w:rsidRPr="008E30A9">
        <w:t>.</w:t>
      </w:r>
      <w:r w:rsidR="0051793D" w:rsidRPr="008E30A9">
        <w:t xml:space="preserve"> </w:t>
      </w:r>
      <w:r w:rsidR="00670269" w:rsidRPr="008E30A9">
        <w:t xml:space="preserve">This metaphor highlights the essence of the </w:t>
      </w:r>
      <w:r w:rsidR="00F62157" w:rsidRPr="008E30A9">
        <w:t>Splat</w:t>
      </w:r>
      <w:r w:rsidR="00670269" w:rsidRPr="008E30A9">
        <w:t>ting process, where each volumetric data point (</w:t>
      </w:r>
      <w:r w:rsidR="00F62157" w:rsidRPr="008E30A9">
        <w:t>Splat</w:t>
      </w:r>
      <w:r w:rsidR="00670269" w:rsidRPr="008E30A9">
        <w:t>) contributes to the final image by spreading its effect over the image plane</w:t>
      </w:r>
      <w:r w:rsidR="0051793D" w:rsidRPr="008E30A9">
        <w:t xml:space="preserve"> and</w:t>
      </w:r>
      <w:r w:rsidR="00E05A03" w:rsidRPr="008E30A9">
        <w:t xml:space="preserve"> obscuring previous </w:t>
      </w:r>
      <w:r w:rsidR="0039524C" w:rsidRPr="008E30A9">
        <w:t>points for that view</w:t>
      </w:r>
      <w:r w:rsidR="00670269" w:rsidRPr="008E30A9">
        <w:t xml:space="preserve">. </w:t>
      </w:r>
    </w:p>
    <w:p w14:paraId="6741BBAE" w14:textId="0C808085" w:rsidR="00670269" w:rsidRPr="008E30A9" w:rsidRDefault="00670269" w:rsidP="00670269">
      <w:r w:rsidRPr="008E30A9">
        <w:t xml:space="preserve">Westover </w:t>
      </w:r>
      <w:r w:rsidR="000A547A" w:rsidRPr="008E30A9">
        <w:t xml:space="preserve">suggested </w:t>
      </w:r>
      <w:r w:rsidR="00F62157" w:rsidRPr="008E30A9">
        <w:t>Splat</w:t>
      </w:r>
      <w:r w:rsidRPr="008E30A9">
        <w:t xml:space="preserve">ting as a response to limitations in traditional </w:t>
      </w:r>
      <w:r w:rsidR="003E481F" w:rsidRPr="008E30A9">
        <w:t>triangle rendering</w:t>
      </w:r>
      <w:r w:rsidRPr="008E30A9">
        <w:t xml:space="preserve">, which often </w:t>
      </w:r>
      <w:r w:rsidR="006816CC" w:rsidRPr="008E30A9">
        <w:t xml:space="preserve">produced artefacts </w:t>
      </w:r>
      <w:r w:rsidR="00FF1DAF" w:rsidRPr="008E30A9">
        <w:t>with limited interactive viewing</w:t>
      </w:r>
      <w:r w:rsidRPr="008E30A9">
        <w:t xml:space="preserve">. </w:t>
      </w:r>
      <w:r w:rsidR="00BA6FF7" w:rsidRPr="008E30A9">
        <w:t>Westover</w:t>
      </w:r>
      <w:r w:rsidRPr="008E30A9">
        <w:t xml:space="preserve"> </w:t>
      </w:r>
      <w:r w:rsidR="00AA4395" w:rsidRPr="008E30A9">
        <w:t xml:space="preserve">found </w:t>
      </w:r>
      <w:r w:rsidR="00A07853" w:rsidRPr="008E30A9">
        <w:t>traditional</w:t>
      </w:r>
      <w:r w:rsidRPr="008E30A9">
        <w:t xml:space="preserve"> </w:t>
      </w:r>
      <w:r w:rsidR="00F86311" w:rsidRPr="008E30A9">
        <w:t xml:space="preserve">rendering </w:t>
      </w:r>
      <w:r w:rsidRPr="008E30A9">
        <w:t>methods</w:t>
      </w:r>
      <w:r w:rsidR="00F86311" w:rsidRPr="008E30A9">
        <w:t xml:space="preserve"> that “coerced the volumetric data into line and surface primitives”</w:t>
      </w:r>
      <w:r w:rsidRPr="008E30A9">
        <w:t xml:space="preserve"> </w:t>
      </w:r>
      <w:r w:rsidR="005E4C9B" w:rsidRPr="008E30A9">
        <w:t>​</w:t>
      </w:r>
      <w:r w:rsidR="005E4C9B" w:rsidRPr="008E30A9">
        <w:fldChar w:fldCharType="begin"/>
      </w:r>
      <w:r w:rsidR="0012635B" w:rsidRPr="008E30A9">
        <w:instrText xml:space="preserve"> ADDIN ZOTERO_ITEM CSL_CITATION {"citationID":"QwD3Jy7i","properties":{"formattedCitation":"(Westover, 1991)","plainCitation":"(Westover, 1991)","noteIndex":0},"citationItems":[{"id":182,"uris":["http://zotero.org/users/12785515/items/R9FP9WJB"],"itemData":{"id":182,"type":"article-journal","abstract":"Volume rendering is the generation of images from discrete samples of volume data. The volume data is sampled in at least three dimensions and comes in three basic classes: the rectilinear mesh-for example, a stack of computed tomography scans; the curvilinear mesh-for example, computational fluid dynamic data sets of the flow of air over an airplane wing; and the unstructured mesh-for example, a collection of ozone density readings at multiple elevations from a set of collection stations in the United States.","language":"en","source":"Zotero","title":"SPLATTING: A Parallel, Feed-Forward Volume Rendering Algorithm","author":[{"family":"Westover","given":"Lee Alan"}],"issued":{"date-parts":[["1991"]]}}}],"schema":"https://github.com/citation-style-language/schema/raw/master/csl-citation.json"} </w:instrText>
      </w:r>
      <w:r w:rsidR="005E4C9B" w:rsidRPr="008E30A9">
        <w:fldChar w:fldCharType="separate"/>
      </w:r>
      <w:r w:rsidR="00E30305" w:rsidRPr="00E30305">
        <w:rPr>
          <w:rFonts w:ascii="Calibri" w:hAnsi="Calibri" w:cs="Calibri"/>
        </w:rPr>
        <w:t>(Westover, 1991)</w:t>
      </w:r>
      <w:r w:rsidR="005E4C9B" w:rsidRPr="008E30A9">
        <w:fldChar w:fldCharType="end"/>
      </w:r>
      <w:r w:rsidR="005E4C9B" w:rsidRPr="008E30A9">
        <w:t xml:space="preserve"> </w:t>
      </w:r>
      <w:r w:rsidRPr="008E30A9">
        <w:t xml:space="preserve">could </w:t>
      </w:r>
      <w:r w:rsidR="00A85B65" w:rsidRPr="008E30A9">
        <w:t>produce</w:t>
      </w:r>
      <w:r w:rsidR="00EB5D83" w:rsidRPr="008E30A9">
        <w:t xml:space="preserve"> artefacts </w:t>
      </w:r>
      <w:r w:rsidR="00A85B65" w:rsidRPr="008E30A9">
        <w:t xml:space="preserve">during </w:t>
      </w:r>
      <w:r w:rsidR="00AA4395" w:rsidRPr="008E30A9">
        <w:t>data processing</w:t>
      </w:r>
      <w:r w:rsidR="00C949DB" w:rsidRPr="008E30A9">
        <w:t xml:space="preserve"> </w:t>
      </w:r>
      <w:r w:rsidR="00B953E1" w:rsidRPr="008E30A9">
        <w:t>t</w:t>
      </w:r>
      <w:r w:rsidR="00C949DB" w:rsidRPr="008E30A9">
        <w:t>h</w:t>
      </w:r>
      <w:r w:rsidR="00B953E1" w:rsidRPr="008E30A9">
        <w:t>at</w:t>
      </w:r>
      <w:r w:rsidR="00C949DB" w:rsidRPr="008E30A9">
        <w:t xml:space="preserve"> </w:t>
      </w:r>
      <w:r w:rsidR="00EB5D83" w:rsidRPr="008E30A9">
        <w:t>could be mistaken for features in the data</w:t>
      </w:r>
      <w:r w:rsidR="00ED24FE" w:rsidRPr="008E30A9">
        <w:t>.</w:t>
      </w:r>
    </w:p>
    <w:p w14:paraId="07770145" w14:textId="33BDA016" w:rsidR="004B6EF8" w:rsidRPr="008E30A9" w:rsidRDefault="004B6EF8" w:rsidP="008A7038">
      <w:pPr>
        <w:keepNext/>
        <w:jc w:val="center"/>
      </w:pPr>
      <w:r w:rsidRPr="008E30A9">
        <w:rPr>
          <w:noProof/>
        </w:rPr>
        <mc:AlternateContent>
          <mc:Choice Requires="wpg">
            <w:drawing>
              <wp:inline distT="0" distB="0" distL="0" distR="0" wp14:anchorId="0F8961CF" wp14:editId="6F4FE220">
                <wp:extent cx="3763010" cy="1118235"/>
                <wp:effectExtent l="0" t="0" r="8890" b="5715"/>
                <wp:docPr id="6" name="Group 5">
                  <a:extLst xmlns:a="http://schemas.openxmlformats.org/drawingml/2006/main">
                    <a:ext uri="{FF2B5EF4-FFF2-40B4-BE49-F238E27FC236}">
                      <a16:creationId xmlns:a16="http://schemas.microsoft.com/office/drawing/2014/main" id="{C2F7A94B-DD2F-E0C6-2805-FCFD24693ECF}"/>
                    </a:ext>
                  </a:extLst>
                </wp:docPr>
                <wp:cNvGraphicFramePr/>
                <a:graphic xmlns:a="http://schemas.openxmlformats.org/drawingml/2006/main">
                  <a:graphicData uri="http://schemas.microsoft.com/office/word/2010/wordprocessingGroup">
                    <wpg:wgp>
                      <wpg:cNvGrpSpPr/>
                      <wpg:grpSpPr>
                        <a:xfrm>
                          <a:off x="0" y="0"/>
                          <a:ext cx="3763010" cy="1118235"/>
                          <a:chOff x="0" y="0"/>
                          <a:chExt cx="5340947" cy="1864995"/>
                        </a:xfrm>
                      </wpg:grpSpPr>
                      <pic:pic xmlns:pic="http://schemas.openxmlformats.org/drawingml/2006/picture">
                        <pic:nvPicPr>
                          <pic:cNvPr id="247824372" name="Picture 247824372" descr="A yellow triangle with black outline&#10;&#10;Description automatically generated">
                            <a:extLst>
                              <a:ext uri="{FF2B5EF4-FFF2-40B4-BE49-F238E27FC236}">
                                <a16:creationId xmlns:a16="http://schemas.microsoft.com/office/drawing/2014/main" id="{1DCDB2E7-B343-51E3-7700-9210F6A8608B}"/>
                              </a:ext>
                            </a:extLst>
                          </pic:cNvPr>
                          <pic:cNvPicPr>
                            <a:picLocks noChangeAspect="1"/>
                          </pic:cNvPicPr>
                        </pic:nvPicPr>
                        <pic:blipFill rotWithShape="1">
                          <a:blip r:embed="rId12" cstate="print">
                            <a:extLst>
                              <a:ext uri="{28A0092B-C50C-407E-A947-70E740481C1C}">
                                <a14:useLocalDpi xmlns:a14="http://schemas.microsoft.com/office/drawing/2010/main" val="0"/>
                              </a:ext>
                            </a:extLst>
                          </a:blip>
                          <a:srcRect l="19942" t="9691" r="19831" b="12074"/>
                          <a:stretch/>
                        </pic:blipFill>
                        <pic:spPr bwMode="auto">
                          <a:xfrm>
                            <a:off x="0" y="0"/>
                            <a:ext cx="2552700" cy="186499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136257157" name="Picture 1136257157" descr="A yellow circle with a white background&#10;&#10;Description automatically generated">
                            <a:extLst>
                              <a:ext uri="{FF2B5EF4-FFF2-40B4-BE49-F238E27FC236}">
                                <a16:creationId xmlns:a16="http://schemas.microsoft.com/office/drawing/2014/main" id="{A472ECA0-CC0D-FF10-D7DB-2EB9C0E38D3A}"/>
                              </a:ext>
                            </a:extLst>
                          </pic:cNvPr>
                          <pic:cNvPicPr>
                            <a:picLocks noChangeAspect="1"/>
                          </pic:cNvPicPr>
                        </pic:nvPicPr>
                        <pic:blipFill rotWithShape="1">
                          <a:blip r:embed="rId13" cstate="print">
                            <a:extLst>
                              <a:ext uri="{28A0092B-C50C-407E-A947-70E740481C1C}">
                                <a14:useLocalDpi xmlns:a14="http://schemas.microsoft.com/office/drawing/2010/main" val="0"/>
                              </a:ext>
                            </a:extLst>
                          </a:blip>
                          <a:srcRect l="22485" t="15692" r="22242" b="15187"/>
                          <a:stretch/>
                        </pic:blipFill>
                        <pic:spPr bwMode="auto">
                          <a:xfrm>
                            <a:off x="2841587" y="107315"/>
                            <a:ext cx="2499360" cy="1757680"/>
                          </a:xfrm>
                          <a:prstGeom prst="rect">
                            <a:avLst/>
                          </a:prstGeom>
                          <a:noFill/>
                          <a:ln>
                            <a:noFill/>
                          </a:ln>
                          <a:extLst>
                            <a:ext uri="{53640926-AAD7-44D8-BBD7-CCE9431645EC}">
                              <a14:shadowObscured xmlns:a14="http://schemas.microsoft.com/office/drawing/2010/main"/>
                            </a:ext>
                          </a:extLst>
                        </pic:spPr>
                      </pic:pic>
                    </wpg:wgp>
                  </a:graphicData>
                </a:graphic>
              </wp:inline>
            </w:drawing>
          </mc:Choice>
          <mc:Fallback>
            <w:pict>
              <v:group w14:anchorId="3628A620" id="Group 5" o:spid="_x0000_s1026" style="width:296.3pt;height:88.05pt;mso-position-horizontal-relative:char;mso-position-vertical-relative:line" coordsize="53409,1864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47824372" o:spid="_x0000_s1027" type="#_x0000_t75" alt="A yellow triangle with black outline&#10;&#10;Description automatically generated" style="position:absolute;width:25527;height:186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">
                  <v:imagedata r:id="rId14" o:title="A yellow triangle with black outline&#10;&#10;Description automatically generated" croptop="6351f" cropbottom="7913f" cropleft="13069f" cropright="12996f"/>
                </v:shape>
                <v:shape id="Picture 1136257157" o:spid="_x0000_s1028" type="#_x0000_t75" alt="A yellow circle with a white background&#10;&#10;Description automatically generated" style="position:absolute;left:28415;top:1073;width:24994;height:175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">
                  <v:imagedata r:id="rId15" o:title="A yellow circle with a white background&#10;&#10;Description automatically generated" croptop="10284f" cropbottom="9953f" cropleft="14736f" cropright="14577f"/>
                </v:shape>
                <w10:anchorlock/>
              </v:group>
            </w:pict>
          </mc:Fallback>
        </mc:AlternateContent>
      </w:r>
    </w:p>
    <w:p w14:paraId="7E13E635" w14:textId="6672F27A" w:rsidR="00E95A5C" w:rsidRPr="008E30A9" w:rsidRDefault="004B6EF8" w:rsidP="004B6EF8">
      <w:pPr>
        <w:pStyle w:val="Caption"/>
        <w:jc w:val="center"/>
      </w:pPr>
      <w:r w:rsidRPr="008E30A9">
        <w:t xml:space="preserve">Figure </w:t>
      </w:r>
      <w:r w:rsidRPr="008E30A9">
        <w:fldChar w:fldCharType="begin"/>
      </w:r>
      <w:r w:rsidRPr="008E30A9">
        <w:instrText xml:space="preserve"> SEQ Figure \* ARABIC </w:instrText>
      </w:r>
      <w:r w:rsidRPr="008E30A9">
        <w:fldChar w:fldCharType="separate"/>
      </w:r>
      <w:r w:rsidR="00730D65">
        <w:rPr>
          <w:noProof/>
        </w:rPr>
        <w:t>1</w:t>
      </w:r>
      <w:r w:rsidRPr="008E30A9">
        <w:fldChar w:fldCharType="end"/>
      </w:r>
      <w:r w:rsidRPr="008E30A9">
        <w:t xml:space="preserve"> Rasterised Triangle &amp; Gaussian representation </w:t>
      </w:r>
      <w:r w:rsidRPr="008E30A9">
        <w:fldChar w:fldCharType="begin"/>
      </w:r>
      <w:r w:rsidR="0012635B" w:rsidRPr="008E30A9">
        <w:instrText xml:space="preserve"> ADDIN ZOTERO_ITEM CSL_CITATION {"citationID":"ATRQhyIT","properties":{"formattedCitation":"(Ebert, 2023)","plainCitation":"(Ebert, 2023)","noteIndex":0},"citationItems":[{"id":242,"uris":["http://zotero.org/users/12785515/items/6A6YL6RI"],"itemData":{"id":242,"type":"webpage","abstract":"We’re on a journey to advance and democratize artificial intelligence through open source and open science.","title":"Introduction to 3D Gaussian Splatting","URL":"https://huggingface.co/blog/gaussian-splatting","author":[{"family":"Ebert","given":"Dylan"}],"accessed":{"date-parts":[["2024",10,27]]},"issued":{"date-parts":[["2023",9,18]]}}}],"schema":"https://github.com/citation-style-language/schema/raw/master/csl-citation.json"} </w:instrText>
      </w:r>
      <w:r w:rsidRPr="008E30A9">
        <w:fldChar w:fldCharType="separate"/>
      </w:r>
      <w:r w:rsidR="00E30305" w:rsidRPr="00E30305">
        <w:rPr>
          <w:rFonts w:ascii="Calibri" w:hAnsi="Calibri" w:cs="Calibri"/>
        </w:rPr>
        <w:t>(Ebert, 2023)</w:t>
      </w:r>
      <w:r w:rsidRPr="008E30A9">
        <w:fldChar w:fldCharType="end"/>
      </w:r>
    </w:p>
    <w:p w14:paraId="5FC9DF58" w14:textId="3F584D49" w:rsidR="00670269" w:rsidRPr="008E30A9" w:rsidRDefault="00670269" w:rsidP="00670269">
      <w:r w:rsidRPr="008E30A9">
        <w:t xml:space="preserve">The core principles of </w:t>
      </w:r>
      <w:r w:rsidR="00F62157" w:rsidRPr="008E30A9">
        <w:t>Splat</w:t>
      </w:r>
      <w:r w:rsidRPr="008E30A9">
        <w:t xml:space="preserve">ting revolve around its ability to map volume </w:t>
      </w:r>
      <w:r w:rsidR="007C570E" w:rsidRPr="008E30A9">
        <w:t>data</w:t>
      </w:r>
      <w:r w:rsidRPr="008E30A9">
        <w:t xml:space="preserve"> onto </w:t>
      </w:r>
      <w:r w:rsidR="007C570E" w:rsidRPr="008E30A9">
        <w:t>an</w:t>
      </w:r>
      <w:r w:rsidRPr="008E30A9">
        <w:t xml:space="preserve"> image</w:t>
      </w:r>
      <w:r w:rsidR="007C570E" w:rsidRPr="008E30A9">
        <w:t xml:space="preserve"> plane </w:t>
      </w:r>
      <w:r w:rsidRPr="008E30A9">
        <w:t>without first transform</w:t>
      </w:r>
      <w:r w:rsidR="00B953E1" w:rsidRPr="008E30A9">
        <w:t>ing</w:t>
      </w:r>
      <w:r w:rsidRPr="008E30A9">
        <w:t xml:space="preserve"> the data into geometric primitives. Gaussian functions are </w:t>
      </w:r>
      <w:r w:rsidR="003F717E" w:rsidRPr="008E30A9">
        <w:t>optimal</w:t>
      </w:r>
      <w:r w:rsidRPr="008E30A9">
        <w:t xml:space="preserve"> </w:t>
      </w:r>
      <w:r w:rsidR="00B65AA6" w:rsidRPr="008E30A9">
        <w:t xml:space="preserve">for representing volume data due to their bell-curve-like (figure </w:t>
      </w:r>
      <w:r w:rsidR="00B56AA7" w:rsidRPr="008E30A9">
        <w:t>2</w:t>
      </w:r>
      <w:r w:rsidR="00B65AA6" w:rsidRPr="008E30A9">
        <w:t>), </w:t>
      </w:r>
      <w:r w:rsidRPr="008E30A9">
        <w:t>which facilitates natural interpolation between data points.</w:t>
      </w:r>
      <w:r w:rsidR="003F717E" w:rsidRPr="008E30A9">
        <w:t xml:space="preserve"> </w:t>
      </w:r>
    </w:p>
    <w:p w14:paraId="43DA72E0" w14:textId="77777777" w:rsidR="009F57C9" w:rsidRPr="008E30A9" w:rsidRDefault="008F0993" w:rsidP="009F57C9">
      <w:pPr>
        <w:keepNext/>
        <w:jc w:val="center"/>
      </w:pPr>
      <w:r w:rsidRPr="008E30A9">
        <w:rPr>
          <w:noProof/>
        </w:rPr>
        <w:drawing>
          <wp:inline distT="0" distB="0" distL="0" distR="0" wp14:anchorId="4FEA3ED9" wp14:editId="7AD17E24">
            <wp:extent cx="2491813" cy="1722120"/>
            <wp:effectExtent l="0" t="0" r="3810" b="0"/>
            <wp:docPr id="1076948524" name="Picture 5" descr="GaussianRe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aussianReal"/>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500808" cy="1728337"/>
                    </a:xfrm>
                    <a:prstGeom prst="rect">
                      <a:avLst/>
                    </a:prstGeom>
                    <a:noFill/>
                    <a:ln>
                      <a:noFill/>
                    </a:ln>
                  </pic:spPr>
                </pic:pic>
              </a:graphicData>
            </a:graphic>
          </wp:inline>
        </w:drawing>
      </w:r>
    </w:p>
    <w:p w14:paraId="04231A4E" w14:textId="402F848D" w:rsidR="008F0993" w:rsidRPr="008E30A9" w:rsidRDefault="009F57C9" w:rsidP="009F57C9">
      <w:pPr>
        <w:pStyle w:val="Caption"/>
        <w:jc w:val="center"/>
      </w:pPr>
      <w:r w:rsidRPr="008E30A9">
        <w:t xml:space="preserve">Figure </w:t>
      </w:r>
      <w:r w:rsidRPr="008E30A9">
        <w:fldChar w:fldCharType="begin"/>
      </w:r>
      <w:r w:rsidRPr="008E30A9">
        <w:instrText xml:space="preserve"> SEQ Figure \* ARABIC </w:instrText>
      </w:r>
      <w:r w:rsidRPr="008E30A9">
        <w:fldChar w:fldCharType="separate"/>
      </w:r>
      <w:r w:rsidR="00730D65">
        <w:rPr>
          <w:noProof/>
        </w:rPr>
        <w:t>2</w:t>
      </w:r>
      <w:r w:rsidRPr="008E30A9">
        <w:fldChar w:fldCharType="end"/>
      </w:r>
      <w:r w:rsidRPr="008E30A9">
        <w:t xml:space="preserve"> Gaussian Function </w:t>
      </w:r>
      <w:r w:rsidR="00BC4513" w:rsidRPr="008E30A9">
        <w:fldChar w:fldCharType="begin"/>
      </w:r>
      <w:r w:rsidR="0012635B" w:rsidRPr="008E30A9">
        <w:instrText xml:space="preserve"> ADDIN ZOTERO_ITEM CSL_CITATION {"citationID":"xsFXpRJg","properties":{"formattedCitation":"(Weisstein, 2024)","plainCitation":"(Weisstein, 2024)","noteIndex":0},"citationItems":[{"id":183,"uris":["http://zotero.org/users/12785515/items/UPWGMF58"],"itemData":{"id":183,"type":"webpage","abstract":"In one dimension, the Gaussian function is the probability density function of the normal distribution,  f(x)=1/(sigmasqrt(2pi))e^(-(x-mu)^2/(2sigma^2)),  (1)   sometimes also called the frequency curve. The full width at half maximum (FWHM) for a Gaussian is found by finding the half-maximum points x_0. The constant scaling factor can be ignored, so we must solve  e^(-(x_0-mu)^2/(2sigma^2))=1/2f(x_(max))  (2)   But f(x_(max)) occurs at x_(max)=mu, so ...","genre":"Text","language":"en","license":"Copyright 1999-2024 Wolfram Research, Inc.  See https://mathworld.wolfram.com/about/terms.html for a full terms of use statement.","note":"publisher: Wolfram Research, Inc.","title":"Gaussian Function","URL":"https://mathworld.wolfram.com/GaussianFunction.html","author":[{"family":"Weisstein","given":"Eric W."}],"accessed":{"date-parts":[["2024",10,2]]}}}],"schema":"https://github.com/citation-style-language/schema/raw/master/csl-citation.json"} </w:instrText>
      </w:r>
      <w:r w:rsidR="00BC4513" w:rsidRPr="008E30A9">
        <w:fldChar w:fldCharType="separate"/>
      </w:r>
      <w:r w:rsidR="00E30305" w:rsidRPr="00E30305">
        <w:rPr>
          <w:rFonts w:ascii="Calibri" w:hAnsi="Calibri" w:cs="Calibri"/>
        </w:rPr>
        <w:t>(Weisstein, 2024)</w:t>
      </w:r>
      <w:r w:rsidR="00BC4513" w:rsidRPr="008E30A9">
        <w:fldChar w:fldCharType="end"/>
      </w:r>
    </w:p>
    <w:p w14:paraId="34CCFA1C" w14:textId="286B3A47" w:rsidR="007F4DF4" w:rsidRPr="008E30A9" w:rsidRDefault="007F4DF4" w:rsidP="007F4DF4">
      <w:pPr>
        <w:spacing w:before="100" w:beforeAutospacing="1" w:after="100" w:afterAutospacing="1" w:line="240" w:lineRule="auto"/>
      </w:pPr>
      <w:r w:rsidRPr="008E30A9">
        <w:t xml:space="preserve">One of the primary advantages of Gaussian </w:t>
      </w:r>
      <w:r w:rsidR="00F62157" w:rsidRPr="008E30A9">
        <w:t>Splat</w:t>
      </w:r>
      <w:r w:rsidRPr="008E30A9">
        <w:t xml:space="preserve">ting is its computational efficiency. </w:t>
      </w:r>
      <w:r w:rsidR="00BE13DF" w:rsidRPr="008E30A9">
        <w:t xml:space="preserve">Using </w:t>
      </w:r>
      <w:r w:rsidRPr="008E30A9">
        <w:t xml:space="preserve"> </w:t>
      </w:r>
      <w:r w:rsidR="00446A22" w:rsidRPr="008E30A9">
        <w:t>lightweight</w:t>
      </w:r>
      <w:r w:rsidRPr="008E30A9">
        <w:t xml:space="preserve"> Gaussian</w:t>
      </w:r>
      <w:r w:rsidR="00BE13DF" w:rsidRPr="008E30A9">
        <w:t>s</w:t>
      </w:r>
      <w:r w:rsidR="00AD42F3" w:rsidRPr="008E30A9">
        <w:t xml:space="preserve"> </w:t>
      </w:r>
      <w:r w:rsidR="00F62157" w:rsidRPr="008E30A9">
        <w:t>Splat</w:t>
      </w:r>
      <w:r w:rsidR="00AD42F3" w:rsidRPr="008E30A9">
        <w:t>s</w:t>
      </w:r>
      <w:r w:rsidR="00BE13DF" w:rsidRPr="008E30A9">
        <w:t xml:space="preserve"> for</w:t>
      </w:r>
      <w:r w:rsidRPr="008E30A9">
        <w:t xml:space="preserve"> scene representation enables </w:t>
      </w:r>
      <w:r w:rsidR="008A44E6" w:rsidRPr="008E30A9">
        <w:t>efficient</w:t>
      </w:r>
      <w:r w:rsidRPr="008E30A9">
        <w:t xml:space="preserve"> scene rendering, </w:t>
      </w:r>
      <w:r w:rsidR="008A44E6" w:rsidRPr="008E30A9">
        <w:t>allowing</w:t>
      </w:r>
      <w:r w:rsidRPr="008E30A9">
        <w:t xml:space="preserve"> real-time rendering of </w:t>
      </w:r>
      <w:r w:rsidR="00AC302E" w:rsidRPr="008E30A9">
        <w:t>point cloud data</w:t>
      </w:r>
      <w:r w:rsidRPr="008E30A9">
        <w:t xml:space="preserve"> with high visual quality</w:t>
      </w:r>
      <w:r w:rsidR="008C3310" w:rsidRPr="008E30A9">
        <w:t xml:space="preserve"> </w:t>
      </w:r>
      <w:r w:rsidR="008C3310" w:rsidRPr="008E30A9">
        <w:fldChar w:fldCharType="begin"/>
      </w:r>
      <w:r w:rsidR="0012635B" w:rsidRPr="008E30A9">
        <w:instrText xml:space="preserve"> ADDIN ZOTERO_ITEM CSL_CITATION {"citationID":"ZzvZsS1W","properties":{"formattedCitation":"(Kerbl et al., 2023)","plainCitation":"(Kerbl et al., 2023)","noteIndex":0},"citationItems":[{"id":185,"uris":["http://zotero.org/users/12785515/items/SRTPVGU8"],"itemData":{"id":185,"type":"article","abstract":"Radiance Field methods have recently revolutionized novel-view synthesis of scenes captured with multiple photos or videos. However, achieving high visual quality still requires neural networks that are costly to train and render, while recent faster methods inevitably trade off speed for quality. For unbounded and complete scenes (rather than isolated objects) and 1080p resolution rendering, no current method can achieve real-time display rates. We introduce three key elements that allow us to achieve state-of-the-art visual quality while maintaining competitive training times and importantly allow high-quality real-time (&gt;= 30 fps) novel-view synthesis at 1080p resolution. First, starting from sparse points produced during camera calibration, we represent the scene with 3D Gaussians that preserve desirable properties of continuous volumetric radiance fields for scene optimization while avoiding unnecessary computation in empty space; Second, we perform interleaved optimization/density control of the 3D Gaussians, notably optimizing anisotropic covariance to achieve an accurate representation of the scene; Third, we develop a fast visibility-aware rendering algorithm that supports anisotropic splatting and both accelerates training and allows realtime rendering. We demonstrate state-of-the-art visual quality and real-time rendering on several established datasets.","DOI":"10.48550/arXiv.2308.04079","note":"arXiv:2308.04079 [cs]","number":"arXiv:2308.04079","publisher":"arXiv","source":"arXiv.org","title":"3D Gaussian Splatting for Real-Time Radiance Field Rendering","URL":"http://arxiv.org/abs/2308.04079","author":[{"family":"Kerbl","given":"Bernhard"},{"family":"Kopanas","given":"Georgios"},{"family":"Leimkühler","given":"Thomas"},{"family":"Drettakis","given":"George"}],"accessed":{"date-parts":[["2024",10,2]]},"issued":{"date-parts":[["2023",8,8]]}}}],"schema":"https://github.com/citation-style-language/schema/raw/master/csl-citation.json"} </w:instrText>
      </w:r>
      <w:r w:rsidR="008C3310" w:rsidRPr="008E30A9">
        <w:fldChar w:fldCharType="separate"/>
      </w:r>
      <w:r w:rsidR="00E30305" w:rsidRPr="00E30305">
        <w:rPr>
          <w:rFonts w:ascii="Calibri" w:hAnsi="Calibri" w:cs="Calibri"/>
        </w:rPr>
        <w:t>(Kerbl et al., 2023)</w:t>
      </w:r>
      <w:r w:rsidR="008C3310" w:rsidRPr="008E30A9">
        <w:fldChar w:fldCharType="end"/>
      </w:r>
      <w:r w:rsidR="008C3310" w:rsidRPr="008E30A9">
        <w:t xml:space="preserve">. </w:t>
      </w:r>
      <w:r w:rsidRPr="008E30A9">
        <w:lastRenderedPageBreak/>
        <w:t>This</w:t>
      </w:r>
      <w:r w:rsidR="00BE13DF" w:rsidRPr="008E30A9">
        <w:t xml:space="preserve"> novel</w:t>
      </w:r>
      <w:r w:rsidRPr="008E30A9">
        <w:t xml:space="preserve"> approach</w:t>
      </w:r>
      <w:r w:rsidR="00BE13DF" w:rsidRPr="008E30A9">
        <w:t xml:space="preserve"> to scene rendering</w:t>
      </w:r>
      <w:r w:rsidRPr="008E30A9">
        <w:t xml:space="preserve"> allows for </w:t>
      </w:r>
      <w:r w:rsidR="00392A0C" w:rsidRPr="008E30A9">
        <w:t xml:space="preserve">high visual fidelity </w:t>
      </w:r>
      <w:r w:rsidRPr="008E30A9">
        <w:t xml:space="preserve">while maintaining </w:t>
      </w:r>
      <w:r w:rsidR="004A7597" w:rsidRPr="008E30A9">
        <w:t xml:space="preserve">fast </w:t>
      </w:r>
      <w:r w:rsidRPr="008E30A9">
        <w:t>training</w:t>
      </w:r>
      <w:r w:rsidR="004A7597" w:rsidRPr="008E30A9">
        <w:t xml:space="preserve"> times</w:t>
      </w:r>
      <w:r w:rsidRPr="008E30A9">
        <w:t xml:space="preserve"> </w:t>
      </w:r>
      <w:r w:rsidR="00BE13DF" w:rsidRPr="008E30A9">
        <w:fldChar w:fldCharType="begin"/>
      </w:r>
      <w:r w:rsidR="0012635B" w:rsidRPr="008E30A9">
        <w:instrText xml:space="preserve"> ADDIN ZOTERO_ITEM CSL_CITATION {"citationID":"DFMEPov0","properties":{"formattedCitation":"(Kerbl et al., 2023)","plainCitation":"(Kerbl et al., 2023)","noteIndex":0},"citationItems":[{"id":185,"uris":["http://zotero.org/users/12785515/items/SRTPVGU8"],"itemData":{"id":185,"type":"article","abstract":"Radiance Field methods have recently revolutionized novel-view synthesis of scenes captured with multiple photos or videos. However, achieving high visual quality still requires neural networks that are costly to train and render, while recent faster methods inevitably trade off speed for quality. For unbounded and complete scenes (rather than isolated objects) and 1080p resolution rendering, no current method can achieve real-time display rates. We introduce three key elements that allow us to achieve state-of-the-art visual quality while maintaining competitive training times and importantly allow high-quality real-time (&gt;= 30 fps) novel-view synthesis at 1080p resolution. First, starting from sparse points produced during camera calibration, we represent the scene with 3D Gaussians that preserve desirable properties of continuous volumetric radiance fields for scene optimization while avoiding unnecessary computation in empty space; Second, we perform interleaved optimization/density control of the 3D Gaussians, notably optimizing anisotropic covariance to achieve an accurate representation of the scene; Third, we develop a fast visibility-aware rendering algorithm that supports anisotropic splatting and both accelerates training and allows realtime rendering. We demonstrate state-of-the-art visual quality and real-time rendering on several established datasets.","DOI":"10.48550/arXiv.2308.04079","note":"arXiv:2308.04079 [cs]","number":"arXiv:2308.04079","publisher":"arXiv","source":"arXiv.org","title":"3D Gaussian Splatting for Real-Time Radiance Field Rendering","URL":"http://arxiv.org/abs/2308.04079","author":[{"family":"Kerbl","given":"Bernhard"},{"family":"Kopanas","given":"Georgios"},{"family":"Leimkühler","given":"Thomas"},{"family":"Drettakis","given":"George"}],"accessed":{"date-parts":[["2024",10,2]]},"issued":{"date-parts":[["2023",8,8]]}}}],"schema":"https://github.com/citation-style-language/schema/raw/master/csl-citation.json"} </w:instrText>
      </w:r>
      <w:r w:rsidR="00BE13DF" w:rsidRPr="008E30A9">
        <w:fldChar w:fldCharType="separate"/>
      </w:r>
      <w:r w:rsidR="00E30305" w:rsidRPr="00E30305">
        <w:rPr>
          <w:rFonts w:ascii="Calibri" w:hAnsi="Calibri" w:cs="Calibri"/>
        </w:rPr>
        <w:t>(Kerbl et al., 2023)</w:t>
      </w:r>
      <w:r w:rsidR="00BE13DF" w:rsidRPr="008E30A9">
        <w:fldChar w:fldCharType="end"/>
      </w:r>
      <w:r w:rsidRPr="008E30A9">
        <w:t>.</w:t>
      </w:r>
    </w:p>
    <w:p w14:paraId="636FC959" w14:textId="5B1F2831" w:rsidR="007F4DF4" w:rsidRPr="008E30A9" w:rsidRDefault="00AC302E" w:rsidP="007F4DF4">
      <w:pPr>
        <w:spacing w:before="100" w:beforeAutospacing="1" w:after="100" w:afterAutospacing="1" w:line="240" w:lineRule="auto"/>
      </w:pPr>
      <w:r w:rsidRPr="008E30A9">
        <w:t>D</w:t>
      </w:r>
      <w:r w:rsidR="007F4DF4" w:rsidRPr="008E30A9">
        <w:t xml:space="preserve">espite </w:t>
      </w:r>
      <w:r w:rsidRPr="008E30A9">
        <w:t>the potential</w:t>
      </w:r>
      <w:r w:rsidR="007F4DF4" w:rsidRPr="008E30A9">
        <w:t xml:space="preserve"> advantages</w:t>
      </w:r>
      <w:r w:rsidRPr="008E30A9">
        <w:t xml:space="preserve"> of Gaussian-based rendering</w:t>
      </w:r>
      <w:r w:rsidR="007F4DF4" w:rsidRPr="008E30A9">
        <w:t xml:space="preserve">, Gaussian </w:t>
      </w:r>
      <w:r w:rsidR="00F62157" w:rsidRPr="008E30A9">
        <w:t>Splat</w:t>
      </w:r>
      <w:r w:rsidR="007F4DF4" w:rsidRPr="008E30A9">
        <w:t xml:space="preserve">ting </w:t>
      </w:r>
      <w:r w:rsidRPr="008E30A9">
        <w:t>has</w:t>
      </w:r>
      <w:r w:rsidR="007F4DF4" w:rsidRPr="008E30A9">
        <w:t xml:space="preserve"> limitations. The </w:t>
      </w:r>
      <w:r w:rsidR="00BD7569" w:rsidRPr="008E30A9">
        <w:t xml:space="preserve">nature of </w:t>
      </w:r>
      <w:r w:rsidR="007F4DF4" w:rsidRPr="008E30A9">
        <w:t>us</w:t>
      </w:r>
      <w:r w:rsidR="00BD7569" w:rsidRPr="008E30A9">
        <w:t>ing</w:t>
      </w:r>
      <w:r w:rsidR="007F4DF4" w:rsidRPr="008E30A9">
        <w:t xml:space="preserve"> </w:t>
      </w:r>
      <w:r w:rsidR="00F62157" w:rsidRPr="008E30A9">
        <w:t>Splat</w:t>
      </w:r>
      <w:r w:rsidR="00BD7569" w:rsidRPr="008E30A9">
        <w:t xml:space="preserve">s </w:t>
      </w:r>
      <w:r w:rsidR="007F4DF4" w:rsidRPr="008E30A9">
        <w:t xml:space="preserve">for smooth blending </w:t>
      </w:r>
      <w:r w:rsidR="009122E4" w:rsidRPr="008E30A9">
        <w:t xml:space="preserve">of point cloud data </w:t>
      </w:r>
      <w:r w:rsidR="007F4DF4" w:rsidRPr="008E30A9">
        <w:t xml:space="preserve">can introduce </w:t>
      </w:r>
      <w:r w:rsidR="00EC410B" w:rsidRPr="008E30A9">
        <w:t>artefacts</w:t>
      </w:r>
      <w:r w:rsidR="007F4DF4" w:rsidRPr="008E30A9">
        <w:t xml:space="preserve"> </w:t>
      </w:r>
      <w:r w:rsidR="00A62B3B" w:rsidRPr="008E30A9">
        <w:t xml:space="preserve">during </w:t>
      </w:r>
      <w:r w:rsidR="00D75E0A" w:rsidRPr="008E30A9">
        <w:t xml:space="preserve">fast movement </w:t>
      </w:r>
      <w:r w:rsidR="006B15A3" w:rsidRPr="008E30A9">
        <w:t xml:space="preserve">or </w:t>
      </w:r>
      <w:r w:rsidR="00A62B3B" w:rsidRPr="008E30A9">
        <w:t>view rotation and</w:t>
      </w:r>
      <w:r w:rsidR="007F4DF4" w:rsidRPr="008E30A9">
        <w:t xml:space="preserve"> may struggle with representing high-frequency details</w:t>
      </w:r>
      <w:r w:rsidR="006B15A3" w:rsidRPr="008E30A9">
        <w:t xml:space="preserve"> </w:t>
      </w:r>
      <w:r w:rsidR="006B15A3" w:rsidRPr="008E30A9">
        <w:fldChar w:fldCharType="begin"/>
      </w:r>
      <w:r w:rsidR="0012635B" w:rsidRPr="008E30A9">
        <w:instrText xml:space="preserve"> ADDIN ZOTERO_ITEM CSL_CITATION {"citationID":"7OlGkFZd","properties":{"formattedCitation":"(Radl et al., 2024)","plainCitation":"(Radl et al., 2024)","noteIndex":0},"citationItems":[{"id":189,"uris":["http://zotero.org/users/12785515/items/XP6NV3FR"],"itemData":{"id":189,"type":"article-journal","abstract":"Gaussian Splatting has emerged as a prominent model for constructing 3D representations from images across diverse domains. However, the efficiency of the 3D Gaussian Splatting rendering pipeline relies on several simplifications. Notably, reducing Gaussian to 2D splats with a single viewspace depth introduces popping and blending artifacts during view rotation. Addressing this issue requires accurate per-pixel depth computation, yet a full per-pixel sort proves excessively costly compared to a global sort operation. In this paper, we present a novel hierarchical rasterization approach that systematically resorts and culls splats with minimal processing overhead. Our software rasterizer effectively eliminates popping artifacts and view inconsistencies, as demonstrated through both quantitative and qualitative measurements. Simultaneously, our method mitigates the potential for cheating view-dependent effects with popping, ensuring a more authentic representation. Despite the elimination of cheating, our approach achieves comparable quantitative results for test images, while increasing the consistency for novel view synthesis in motion. Due to its design, our hierarchical approach is only 4% slower on average than the original Gaussian Splatting. Notably, enforcing consistency enables a reduction in the number of Gaussians by approximately half with nearly identical quality and view-consistency. Consequently, rendering performance is nearly doubled, making our approach 1.6x faster than the original Gaussian Splatting, with a 50% reduction in memory requirements. Our renderer is publicly available at https://github.com/r4dl/StopThePop.","container-title":"ACM Trans. Graph.","DOI":"10.1145/3658187","ISSN":"0730-0301","issue":"4","page":"64:1–64:17","source":"ACM Digital Library","title":"StopThePop: Sorted Gaussian Splatting for View-Consistent Real-time Rendering","title-short":"StopThePop","volume":"43","author":[{"family":"Radl","given":"Lukas"},{"family":"Steiner","given":"Michael"},{"family":"Parger","given":"Mathias"},{"family":"Weinrauch","given":"Alexander"},{"family":"Kerbl","given":"Bernhard"},{"family":"Steinberger","given":"Markus"}],"issued":{"date-parts":[["2024",7,19]]}}}],"schema":"https://github.com/citation-style-language/schema/raw/master/csl-citation.json"} </w:instrText>
      </w:r>
      <w:r w:rsidR="006B15A3" w:rsidRPr="008E30A9">
        <w:fldChar w:fldCharType="separate"/>
      </w:r>
      <w:r w:rsidR="00E30305" w:rsidRPr="00E30305">
        <w:rPr>
          <w:rFonts w:ascii="Calibri" w:hAnsi="Calibri" w:cs="Calibri"/>
        </w:rPr>
        <w:t>(Radl et al., 2024)</w:t>
      </w:r>
      <w:r w:rsidR="006B15A3" w:rsidRPr="008E30A9">
        <w:fldChar w:fldCharType="end"/>
      </w:r>
      <w:r w:rsidR="007F4DF4" w:rsidRPr="008E30A9">
        <w:t>. Additionally, while real-time rendering at high resolution is achievable, complex scenes may still face challenges maintaining speed and visual clarity at the highest quality levels.</w:t>
      </w:r>
    </w:p>
    <w:p w14:paraId="080D8541" w14:textId="43D8CBBC" w:rsidR="003155A4" w:rsidRPr="008E30A9" w:rsidRDefault="00576AAA" w:rsidP="00576AAA">
      <w:pPr>
        <w:pStyle w:val="Heading3"/>
      </w:pPr>
      <w:bookmarkStart w:id="4" w:name="_Toc183992221"/>
      <w:r w:rsidRPr="008E30A9">
        <w:t xml:space="preserve">From Video to Gaussian </w:t>
      </w:r>
      <w:r w:rsidR="00F62157" w:rsidRPr="008E30A9">
        <w:t>Splat</w:t>
      </w:r>
      <w:bookmarkEnd w:id="4"/>
    </w:p>
    <w:p w14:paraId="5B0B88C4" w14:textId="2771959D" w:rsidR="00067D1B" w:rsidRPr="008E30A9" w:rsidRDefault="0065733D" w:rsidP="00D04636">
      <w:r w:rsidRPr="008E30A9">
        <w:t xml:space="preserve">The process of </w:t>
      </w:r>
      <w:r w:rsidR="00CB6C55" w:rsidRPr="008E30A9">
        <w:t>G</w:t>
      </w:r>
      <w:r w:rsidRPr="008E30A9">
        <w:t xml:space="preserve">aussian </w:t>
      </w:r>
      <w:r w:rsidR="00F62157" w:rsidRPr="008E30A9">
        <w:t>Splat</w:t>
      </w:r>
      <w:r w:rsidRPr="008E30A9">
        <w:t xml:space="preserve">ting </w:t>
      </w:r>
      <w:r w:rsidR="003B0A72" w:rsidRPr="008E30A9">
        <w:t xml:space="preserve">in its current form primarily came from </w:t>
      </w:r>
      <w:r w:rsidR="008F7060" w:rsidRPr="008E30A9">
        <w:t>a 2023 paper</w:t>
      </w:r>
      <w:r w:rsidR="00C61A8F" w:rsidRPr="008E30A9">
        <w:t>,</w:t>
      </w:r>
      <w:r w:rsidR="008F7060" w:rsidRPr="008E30A9">
        <w:t xml:space="preserve"> “3D Gaussian </w:t>
      </w:r>
      <w:r w:rsidR="00F62157" w:rsidRPr="008E30A9">
        <w:t>Splat</w:t>
      </w:r>
      <w:r w:rsidR="008F7060" w:rsidRPr="008E30A9">
        <w:t xml:space="preserve">ting for Real-Time Radiance Field Rendering” </w:t>
      </w:r>
      <w:r w:rsidR="008F7060" w:rsidRPr="008E30A9">
        <w:fldChar w:fldCharType="begin"/>
      </w:r>
      <w:r w:rsidR="0012635B" w:rsidRPr="008E30A9">
        <w:instrText xml:space="preserve"> ADDIN ZOTERO_ITEM CSL_CITATION {"citationID":"yPPMTq2x","properties":{"formattedCitation":"(Kerbl et al., 2023)","plainCitation":"(Kerbl et al., 2023)","noteIndex":0},"citationItems":[{"id":185,"uris":["http://zotero.org/users/12785515/items/SRTPVGU8"],"itemData":{"id":185,"type":"article","abstract":"Radiance Field methods have recently revolutionized novel-view synthesis of scenes captured with multiple photos or videos. However, achieving high visual quality still requires neural networks that are costly to train and render, while recent faster methods inevitably trade off speed for quality. For unbounded and complete scenes (rather than isolated objects) and 1080p resolution rendering, no current method can achieve real-time display rates. We introduce three key elements that allow us to achieve state-of-the-art visual quality while maintaining competitive training times and importantly allow high-quality real-time (&gt;= 30 fps) novel-view synthesis at 1080p resolution. First, starting from sparse points produced during camera calibration, we represent the scene with 3D Gaussians that preserve desirable properties of continuous volumetric radiance fields for scene optimization while avoiding unnecessary computation in empty space; Second, we perform interleaved optimization/density control of the 3D Gaussians, notably optimizing anisotropic covariance to achieve an accurate representation of the scene; Third, we develop a fast visibility-aware rendering algorithm that supports anisotropic splatting and both accelerates training and allows realtime rendering. We demonstrate state-of-the-art visual quality and real-time rendering on several established datasets.","DOI":"10.48550/arXiv.2308.04079","note":"arXiv:2308.04079 [cs]","number":"arXiv:2308.04079","publisher":"arXiv","source":"arXiv.org","title":"3D Gaussian Splatting for Real-Time Radiance Field Rendering","URL":"http://arxiv.org/abs/2308.04079","author":[{"family":"Kerbl","given":"Bernhard"},{"family":"Kopanas","given":"Georgios"},{"family":"Leimkühler","given":"Thomas"},{"family":"Drettakis","given":"George"}],"accessed":{"date-parts":[["2024",10,2]]},"issued":{"date-parts":[["2023",8,8]]}}}],"schema":"https://github.com/citation-style-language/schema/raw/master/csl-citation.json"} </w:instrText>
      </w:r>
      <w:r w:rsidR="008F7060" w:rsidRPr="008E30A9">
        <w:fldChar w:fldCharType="separate"/>
      </w:r>
      <w:r w:rsidR="00E30305" w:rsidRPr="00E30305">
        <w:rPr>
          <w:rFonts w:ascii="Calibri" w:hAnsi="Calibri" w:cs="Calibri"/>
        </w:rPr>
        <w:t>(Kerbl et al., 2023)</w:t>
      </w:r>
      <w:r w:rsidR="008F7060" w:rsidRPr="008E30A9">
        <w:fldChar w:fldCharType="end"/>
      </w:r>
      <w:r w:rsidR="00B85AE2" w:rsidRPr="008E30A9">
        <w:t>. It was found that</w:t>
      </w:r>
      <w:r w:rsidR="008A7541" w:rsidRPr="008E30A9">
        <w:t xml:space="preserve"> </w:t>
      </w:r>
      <w:r w:rsidR="00B85AE2" w:rsidRPr="008E30A9">
        <w:t xml:space="preserve">Neural Radiance Field (NeRF) rendering </w:t>
      </w:r>
      <w:r w:rsidR="008A7541" w:rsidRPr="008E30A9">
        <w:t xml:space="preserve">methods at the time were lacking in </w:t>
      </w:r>
      <w:r w:rsidR="00535FDA" w:rsidRPr="008E30A9">
        <w:t xml:space="preserve">performance and </w:t>
      </w:r>
      <w:r w:rsidR="00AF6FEA" w:rsidRPr="008E30A9">
        <w:t>produced noise in the final image. It was proposed t</w:t>
      </w:r>
      <w:r w:rsidR="00CB6C55" w:rsidRPr="008E30A9">
        <w:t>hat</w:t>
      </w:r>
      <w:r w:rsidR="007C44F8" w:rsidRPr="008E30A9">
        <w:t xml:space="preserve"> 3D Gaussians</w:t>
      </w:r>
      <w:r w:rsidR="00A21731" w:rsidRPr="008E30A9">
        <w:t xml:space="preserve"> (Figure 2.0)</w:t>
      </w:r>
      <w:r w:rsidR="00CB6C55" w:rsidRPr="008E30A9">
        <w:t xml:space="preserve"> be used</w:t>
      </w:r>
      <w:r w:rsidR="007C44F8" w:rsidRPr="008E30A9">
        <w:t xml:space="preserve"> to represent the point cloud</w:t>
      </w:r>
      <w:r w:rsidR="009E3BC9" w:rsidRPr="008E30A9">
        <w:t xml:space="preserve"> data</w:t>
      </w:r>
      <w:r w:rsidR="00CB6C55" w:rsidRPr="008E30A9">
        <w:t>,</w:t>
      </w:r>
      <w:r w:rsidR="00390EF7" w:rsidRPr="008E30A9">
        <w:t xml:space="preserve"> retaining </w:t>
      </w:r>
      <w:r w:rsidR="00D04636" w:rsidRPr="008E30A9">
        <w:t>high visual fidelity while improving</w:t>
      </w:r>
      <w:r w:rsidR="00661BA5" w:rsidRPr="008E30A9">
        <w:t xml:space="preserve"> training times and</w:t>
      </w:r>
      <w:r w:rsidR="00D04636" w:rsidRPr="008E30A9">
        <w:t xml:space="preserve"> performance with the aim of real</w:t>
      </w:r>
      <w:r w:rsidR="00CB6C55" w:rsidRPr="008E30A9">
        <w:t>-</w:t>
      </w:r>
      <w:r w:rsidR="00D04636" w:rsidRPr="008E30A9">
        <w:t>time rendering.</w:t>
      </w:r>
    </w:p>
    <w:p w14:paraId="7CA10E47" w14:textId="382EB748" w:rsidR="00A21731" w:rsidRPr="008E30A9" w:rsidRDefault="00A21731" w:rsidP="00A21731">
      <w:pPr>
        <w:jc w:val="center"/>
      </w:pPr>
      <w:r w:rsidRPr="008E30A9">
        <w:rPr>
          <w:noProof/>
        </w:rPr>
        <w:drawing>
          <wp:inline distT="0" distB="0" distL="0" distR="0" wp14:anchorId="19C17F55" wp14:editId="7AE00797">
            <wp:extent cx="2295770" cy="2243667"/>
            <wp:effectExtent l="0" t="0" r="9525" b="4445"/>
            <wp:docPr id="832283273" name="Picture 5" descr="Visualization of a 3D Gaussian model. (a) Uncertainty ellipsoid f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isualization of a 3D Gaussian model. (a) Uncertainty ellipsoid for"/>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316821" cy="2264240"/>
                    </a:xfrm>
                    <a:prstGeom prst="rect">
                      <a:avLst/>
                    </a:prstGeom>
                    <a:noFill/>
                    <a:ln>
                      <a:noFill/>
                    </a:ln>
                  </pic:spPr>
                </pic:pic>
              </a:graphicData>
            </a:graphic>
          </wp:inline>
        </w:drawing>
      </w:r>
    </w:p>
    <w:p w14:paraId="69DFA48C" w14:textId="694033D2" w:rsidR="00D14A48" w:rsidRPr="008E30A9" w:rsidRDefault="001528E8" w:rsidP="00D14A48">
      <w:pPr>
        <w:jc w:val="center"/>
        <w:rPr>
          <w:sz w:val="20"/>
          <w:szCs w:val="20"/>
        </w:rPr>
      </w:pPr>
      <w:r w:rsidRPr="008E30A9">
        <w:rPr>
          <w:sz w:val="20"/>
          <w:szCs w:val="20"/>
        </w:rPr>
        <w:t>Figure 2.0: Visualisation of a 3D Gaussian model</w:t>
      </w:r>
      <w:r w:rsidR="00A30EDC" w:rsidRPr="008E30A9">
        <w:rPr>
          <w:sz w:val="20"/>
          <w:szCs w:val="20"/>
        </w:rPr>
        <w:t xml:space="preserve"> </w:t>
      </w:r>
      <w:r w:rsidR="00A30EDC" w:rsidRPr="008E30A9">
        <w:rPr>
          <w:sz w:val="20"/>
          <w:szCs w:val="20"/>
        </w:rPr>
        <w:fldChar w:fldCharType="begin"/>
      </w:r>
      <w:r w:rsidR="0012635B" w:rsidRPr="008E30A9">
        <w:rPr>
          <w:sz w:val="20"/>
          <w:szCs w:val="20"/>
        </w:rPr>
        <w:instrText xml:space="preserve"> ADDIN ZOTERO_ITEM CSL_CITATION {"citationID":"2hiuQIM8","properties":{"formattedCitation":"(Park et al., 2012)","plainCitation":"(Park et al., 2012)","noteIndex":0},"citationItems":[{"id":222,"uris":["http://zotero.org/users/12785515/items/UDC6439B"],"itemData":{"id":222,"type":"article-journal","abstract":"This study proposes a mathematical uncertainty model for the spatial measurement of visual features using Kinect™ sensors. This model can provide qualitative and quantitative analysis for the utilization of Kinect™ sensors as 3D perception sensors. In order to achieve this objective, we derived the propagation relationship of the uncertainties between the disparity image space and the real Cartesian space with the mapping function between the two spaces. Using this propagation relationship, we obtained the mathematical model for the covariance matrix of the measurement error, which represents the uncertainty for spatial position of visual features from Kinect™ sensors. In order to derive the quantitative model of spatial uncertainty for visual features, we estimated the covariance matrix in the disparity image space using collected visual feature data. Further, we computed the spatial uncertainty information by applying the covariance matrix in the disparity image space and the calibrated sensor parameters to the proposed mathematical model. This spatial uncertainty model was verified by comparing the uncertainty ellipsoids for spatial covariance matrices and the distribution of scattered matching visual features. We expect that this spatial uncertainty model and its analyses will be useful in various Kinect™ sensor applications.","container-title":"Sensors (Basel, Switzerland)","DOI":"10.3390/s120708640","journalAbbreviation":"Sensors (Basel, Switzerland)","page":"8640-62","source":"ResearchGate","title":"Spatial Uncertainty Model for Visual Features Using a Kinect (TM) Sensor","volume":"12","author":[{"family":"Park","given":"Jae-Han"},{"family":"Shin","given":"Yong-Deuk"},{"family":"Bae","given":"Ji-Hun"},{"family":"Baeg","given":"Moon-Hong"}],"issued":{"date-parts":[["2012",12,1]]}}}],"schema":"https://github.com/citation-style-language/schema/raw/master/csl-citation.json"} </w:instrText>
      </w:r>
      <w:r w:rsidR="00A30EDC" w:rsidRPr="008E30A9">
        <w:rPr>
          <w:sz w:val="20"/>
          <w:szCs w:val="20"/>
        </w:rPr>
        <w:fldChar w:fldCharType="separate"/>
      </w:r>
      <w:r w:rsidR="00E30305" w:rsidRPr="00E30305">
        <w:rPr>
          <w:rFonts w:ascii="Calibri" w:hAnsi="Calibri" w:cs="Calibri"/>
          <w:sz w:val="20"/>
        </w:rPr>
        <w:t>(Park et al., 2012)</w:t>
      </w:r>
      <w:r w:rsidR="00A30EDC" w:rsidRPr="008E30A9">
        <w:rPr>
          <w:sz w:val="20"/>
          <w:szCs w:val="20"/>
        </w:rPr>
        <w:fldChar w:fldCharType="end"/>
      </w:r>
      <w:r w:rsidR="00A30EDC" w:rsidRPr="008E30A9">
        <w:rPr>
          <w:sz w:val="20"/>
          <w:szCs w:val="20"/>
        </w:rPr>
        <w:t>.</w:t>
      </w:r>
    </w:p>
    <w:p w14:paraId="156D0301" w14:textId="77777777" w:rsidR="00D14A48" w:rsidRPr="008E30A9" w:rsidRDefault="00D14A48" w:rsidP="00D14A48">
      <w:pPr>
        <w:jc w:val="center"/>
        <w:rPr>
          <w:sz w:val="20"/>
          <w:szCs w:val="20"/>
        </w:rPr>
      </w:pPr>
    </w:p>
    <w:p w14:paraId="1D11D6EE" w14:textId="14066723" w:rsidR="00D14A48" w:rsidRPr="008E30A9" w:rsidRDefault="001744DD" w:rsidP="008A7038">
      <w:pPr>
        <w:rPr>
          <w:rStyle w:val="Strong"/>
          <w:b w:val="0"/>
          <w:bCs w:val="0"/>
          <w:sz w:val="20"/>
          <w:szCs w:val="20"/>
        </w:rPr>
      </w:pPr>
      <w:r w:rsidRPr="008E30A9">
        <w:t xml:space="preserve">The Gaussian </w:t>
      </w:r>
      <w:r w:rsidR="00F62157" w:rsidRPr="008E30A9">
        <w:t>Splat</w:t>
      </w:r>
      <w:r w:rsidRPr="008E30A9">
        <w:t xml:space="preserve">ting </w:t>
      </w:r>
      <w:r w:rsidR="007D4FFD" w:rsidRPr="008E30A9">
        <w:t>process</w:t>
      </w:r>
      <w:r w:rsidRPr="008E30A9">
        <w:t xml:space="preserve"> begins with the same inputs a</w:t>
      </w:r>
      <w:r w:rsidR="00221ECA" w:rsidRPr="008E30A9">
        <w:t>s</w:t>
      </w:r>
      <w:r w:rsidRPr="008E30A9">
        <w:t xml:space="preserve"> other similar photogrammetry methods</w:t>
      </w:r>
      <w:r w:rsidR="008F6B4A" w:rsidRPr="008E30A9">
        <w:t>:</w:t>
      </w:r>
      <w:r w:rsidR="00221ECA" w:rsidRPr="008E30A9">
        <w:t xml:space="preserve"> the camera position between </w:t>
      </w:r>
      <w:r w:rsidR="00C150E2" w:rsidRPr="008E30A9">
        <w:t xml:space="preserve">captured images is tracked with </w:t>
      </w:r>
      <w:r w:rsidR="007D4FB4" w:rsidRPr="008E30A9">
        <w:t xml:space="preserve">a </w:t>
      </w:r>
      <w:r w:rsidR="006E7FDD" w:rsidRPr="008E30A9">
        <w:t>t</w:t>
      </w:r>
      <w:r w:rsidR="007D4FFD" w:rsidRPr="008E30A9">
        <w:t>e</w:t>
      </w:r>
      <w:r w:rsidR="006E7FDD" w:rsidRPr="008E30A9">
        <w:t>c</w:t>
      </w:r>
      <w:r w:rsidR="007D4FFD" w:rsidRPr="008E30A9">
        <w:t>h</w:t>
      </w:r>
      <w:r w:rsidR="006E7FDD" w:rsidRPr="008E30A9">
        <w:t>nique</w:t>
      </w:r>
      <w:r w:rsidR="007D4FFD" w:rsidRPr="008E30A9">
        <w:t xml:space="preserve"> such as </w:t>
      </w:r>
      <w:r w:rsidR="007D4FB4" w:rsidRPr="008E30A9">
        <w:t xml:space="preserve">“Structure-from-Motion” (SFM) </w:t>
      </w:r>
      <w:r w:rsidR="007D4FB4" w:rsidRPr="008E30A9">
        <w:fldChar w:fldCharType="begin"/>
      </w:r>
      <w:r w:rsidR="0012635B" w:rsidRPr="008E30A9">
        <w:instrText xml:space="preserve"> ADDIN ZOTERO_ITEM CSL_CITATION {"citationID":"LWWdPHOm","properties":{"formattedCitation":"(Snavely, Seitz and Szeliski, 2006)","plainCitation":"(Snavely, Seitz and Szeliski, 2006)","noteIndex":0},"citationItems":[{"id":224,"uris":["http://zotero.org/users/12785515/items/G6KUVZJ7"],"itemData":{"id":224,"type":"paper-conference","abstract":"We present a system for interactively browsing and exploring large unstructured collections of photographs of a scene using a novel 3D interface. Our system consists of an image-based modeling front end that automatically computes the viewpoint of each photograph as well as a sparse 3D model of the scene and image to model correspondences. Our photo explorer uses image-based rendering techniques to smoothly transition between photographs, while also enabling full 3D navigation and exploration of the set of images and world geometry, along with auxiliary information such as overhead maps. Our system also makes it easy to construct photo tours of scenic or historic locations, and to annotate image details, which are automatically transferred to other relevant images. We demonstrate our system on several large personal photo collections as well as images gathered from Internet photo sharing sites.","collection-title":"SIGGRAPH '06","container-title":"ACM SIGGRAPH 2006 Papers","DOI":"10.1145/1179352.1141964","event-place":"New York, NY, USA","ISBN":"978-1-59593-364-5","page":"835–846","publisher":"Association for Computing Machinery","publisher-place":"New York, NY, USA","source":"ACM Digital Library","title":"Photo tourism: exploring photo collections in 3D","title-short":"Photo tourism","URL":"https://dl.acm.org/doi/10.1145/1179352.1141964","author":[{"family":"Snavely","given":"Noah"},{"family":"Seitz","given":"Steven M."},{"family":"Szeliski","given":"Richard"}],"accessed":{"date-parts":[["2024",10,17]]},"issued":{"date-parts":[["2006",7,1]]}}}],"schema":"https://github.com/citation-style-language/schema/raw/master/csl-citation.json"} </w:instrText>
      </w:r>
      <w:r w:rsidR="007D4FB4" w:rsidRPr="008E30A9">
        <w:fldChar w:fldCharType="separate"/>
      </w:r>
      <w:r w:rsidR="00E30305" w:rsidRPr="00E30305">
        <w:rPr>
          <w:rFonts w:ascii="Calibri" w:hAnsi="Calibri" w:cs="Calibri"/>
        </w:rPr>
        <w:t>(Snavely, Seitz and Szeliski, 2006)</w:t>
      </w:r>
      <w:r w:rsidR="007D4FB4" w:rsidRPr="008E30A9">
        <w:fldChar w:fldCharType="end"/>
      </w:r>
      <w:r w:rsidR="007D4FFD" w:rsidRPr="008E30A9">
        <w:t>.</w:t>
      </w:r>
      <w:r w:rsidR="0044590D" w:rsidRPr="008E30A9">
        <w:t xml:space="preserve"> The </w:t>
      </w:r>
      <w:r w:rsidR="008D40B7" w:rsidRPr="008E30A9">
        <w:t xml:space="preserve">sparse point cloud produced </w:t>
      </w:r>
      <w:r w:rsidR="00173ABE" w:rsidRPr="008E30A9">
        <w:t>in</w:t>
      </w:r>
      <w:r w:rsidR="008D40B7" w:rsidRPr="008E30A9">
        <w:t xml:space="preserve"> the SFM process can be initiali</w:t>
      </w:r>
      <w:r w:rsidR="008E6B41" w:rsidRPr="008E30A9">
        <w:t>sed with 3D Gaussians</w:t>
      </w:r>
      <w:r w:rsidR="00660FB9" w:rsidRPr="008E30A9">
        <w:t xml:space="preserve"> </w:t>
      </w:r>
      <w:r w:rsidR="00316452" w:rsidRPr="008E30A9">
        <w:t xml:space="preserve">derived </w:t>
      </w:r>
      <w:r w:rsidR="00660FB9" w:rsidRPr="008E30A9">
        <w:t xml:space="preserve">from the original </w:t>
      </w:r>
      <w:r w:rsidR="00005851" w:rsidRPr="008E30A9">
        <w:t>capture</w:t>
      </w:r>
      <w:r w:rsidR="0055394B" w:rsidRPr="008E30A9">
        <w:t>s</w:t>
      </w:r>
      <w:r w:rsidR="008E6B41" w:rsidRPr="008E30A9">
        <w:t>.</w:t>
      </w:r>
      <w:r w:rsidR="0055394B" w:rsidRPr="008E30A9">
        <w:t xml:space="preserve"> The properties of these 3D Gaussians</w:t>
      </w:r>
      <w:r w:rsidR="008B0E2D" w:rsidRPr="008E30A9">
        <w:t xml:space="preserve"> can be optimised to fine-tune their </w:t>
      </w:r>
      <w:r w:rsidR="00B14FB7" w:rsidRPr="008E30A9">
        <w:t xml:space="preserve">position </w:t>
      </w:r>
      <w:r w:rsidR="002E11D0" w:rsidRPr="008E30A9">
        <w:t xml:space="preserve">and </w:t>
      </w:r>
      <w:r w:rsidR="00B14FB7" w:rsidRPr="008E30A9">
        <w:t>opacity</w:t>
      </w:r>
      <w:r w:rsidR="0055394B" w:rsidRPr="008E30A9">
        <w:t xml:space="preserve"> </w:t>
      </w:r>
      <w:r w:rsidR="00B14FB7" w:rsidRPr="008E30A9">
        <w:t>to best match the original capture</w:t>
      </w:r>
      <w:r w:rsidR="00287E26" w:rsidRPr="008E30A9">
        <w:t>;</w:t>
      </w:r>
      <w:r w:rsidR="002E11D0" w:rsidRPr="008E30A9">
        <w:t xml:space="preserve"> </w:t>
      </w:r>
      <w:r w:rsidR="00287E26" w:rsidRPr="008E30A9">
        <w:t>t</w:t>
      </w:r>
      <w:r w:rsidR="006A1ED8" w:rsidRPr="008E30A9">
        <w:t>he visual fidelity is improved due to</w:t>
      </w:r>
      <w:r w:rsidR="00311461" w:rsidRPr="008E30A9">
        <w:t xml:space="preserve"> this</w:t>
      </w:r>
      <w:r w:rsidR="006A1ED8" w:rsidRPr="008E30A9">
        <w:t xml:space="preserve"> sorting and blending</w:t>
      </w:r>
      <w:r w:rsidR="004358D0" w:rsidRPr="008E30A9">
        <w:t xml:space="preserve"> optimisations</w:t>
      </w:r>
      <w:r w:rsidR="00110700" w:rsidRPr="008E30A9">
        <w:t xml:space="preserve">. </w:t>
      </w:r>
      <w:r w:rsidR="0048716A" w:rsidRPr="008E30A9">
        <w:t>Additionally</w:t>
      </w:r>
      <w:r w:rsidR="00A4535C" w:rsidRPr="008E30A9">
        <w:t>,</w:t>
      </w:r>
      <w:r w:rsidR="00356BF6" w:rsidRPr="008E30A9">
        <w:t xml:space="preserve"> </w:t>
      </w:r>
      <w:r w:rsidR="00210DC5" w:rsidRPr="008E30A9">
        <w:t>anisotropic</w:t>
      </w:r>
      <w:r w:rsidR="00356BF6" w:rsidRPr="008E30A9">
        <w:t xml:space="preserve"> </w:t>
      </w:r>
      <w:r w:rsidR="00F62157" w:rsidRPr="008E30A9">
        <w:t>Splat</w:t>
      </w:r>
      <w:r w:rsidR="00356BF6" w:rsidRPr="008E30A9">
        <w:t>ting</w:t>
      </w:r>
      <w:r w:rsidR="007127A0" w:rsidRPr="008E30A9">
        <w:t xml:space="preserve"> allows the </w:t>
      </w:r>
      <w:r w:rsidR="00F62157" w:rsidRPr="008E30A9">
        <w:t>Splat</w:t>
      </w:r>
      <w:r w:rsidR="007127A0" w:rsidRPr="008E30A9">
        <w:t>s to represent the captured view from that angle</w:t>
      </w:r>
      <w:r w:rsidR="00C61A8F" w:rsidRPr="008E30A9">
        <w:t xml:space="preserve"> best</w:t>
      </w:r>
      <w:r w:rsidR="00BA5A4E" w:rsidRPr="008E30A9">
        <w:t xml:space="preserve"> and </w:t>
      </w:r>
      <w:r w:rsidR="007127A0" w:rsidRPr="008E30A9">
        <w:t xml:space="preserve">improve accuracy </w:t>
      </w:r>
      <w:r w:rsidR="00A4535C" w:rsidRPr="008E30A9">
        <w:t xml:space="preserve">when viewed from a novel perspective </w:t>
      </w:r>
      <w:r w:rsidR="00A4535C" w:rsidRPr="008E30A9">
        <w:fldChar w:fldCharType="begin"/>
      </w:r>
      <w:r w:rsidR="0012635B" w:rsidRPr="008E30A9">
        <w:instrText xml:space="preserve"> ADDIN ZOTERO_ITEM CSL_CITATION {"citationID":"8kxa8iop","properties":{"formattedCitation":"(Kerbl et al., 2023)","plainCitation":"(Kerbl et al., 2023)","noteIndex":0},"citationItems":[{"id":185,"uris":["http://zotero.org/users/12785515/items/SRTPVGU8"],"itemData":{"id":185,"type":"article","abstract":"Radiance Field methods have recently revolutionized novel-view synthesis of scenes captured with multiple photos or videos. However, achieving high visual quality still requires neural networks that are costly to train and render, while recent faster methods inevitably trade off speed for quality. For unbounded and complete scenes (rather than isolated objects) and 1080p resolution rendering, no current method can achieve real-time display rates. We introduce three key elements that allow us to achieve state-of-the-art visual quality while maintaining competitive training times and importantly allow high-quality real-time (&gt;= 30 fps) novel-view synthesis at 1080p resolution. First, starting from sparse points produced during camera calibration, we represent the scene with 3D Gaussians that preserve desirable properties of continuous volumetric radiance fields for scene optimization while avoiding unnecessary computation in empty space; Second, we perform interleaved optimization/density control of the 3D Gaussians, notably optimizing anisotropic covariance to achieve an accurate representation of the scene; Third, we develop a fast visibility-aware rendering algorithm that supports anisotropic splatting and both accelerates training and allows realtime rendering. We demonstrate state-of-the-art visual quality and real-time rendering on several established datasets.","DOI":"10.48550/arXiv.2308.04079","note":"arXiv:2308.04079 [cs]","number":"arXiv:2308.04079","publisher":"arXiv","source":"arXiv.org","title":"3D Gaussian Splatting for Real-Time Radiance Field Rendering","URL":"http://arxiv.org/abs/2308.04079","author":[{"family":"Kerbl","given":"Bernhard"},{"family":"Kopanas","given":"Georgios"},{"family":"Leimkühler","given":"Thomas"},{"family":"Drettakis","given":"George"}],"accessed":{"date-parts":[["2024",10,2]]},"issued":{"date-parts":[["2023",8,8]]}}}],"schema":"https://github.com/citation-style-language/schema/raw/master/csl-citation.json"} </w:instrText>
      </w:r>
      <w:r w:rsidR="00A4535C" w:rsidRPr="008E30A9">
        <w:fldChar w:fldCharType="separate"/>
      </w:r>
      <w:r w:rsidR="00E30305" w:rsidRPr="00E30305">
        <w:rPr>
          <w:rFonts w:ascii="Calibri" w:hAnsi="Calibri" w:cs="Calibri"/>
        </w:rPr>
        <w:t>(Kerbl et al., 2023)</w:t>
      </w:r>
      <w:r w:rsidR="00A4535C" w:rsidRPr="008E30A9">
        <w:fldChar w:fldCharType="end"/>
      </w:r>
      <w:r w:rsidR="00A4535C" w:rsidRPr="008E30A9">
        <w:t>.</w:t>
      </w:r>
      <w:r w:rsidR="00D14A48" w:rsidRPr="008E30A9">
        <w:rPr>
          <w:rStyle w:val="Strong"/>
          <w:b w:val="0"/>
          <w:bCs w:val="0"/>
        </w:rPr>
        <w:br w:type="page"/>
      </w:r>
    </w:p>
    <w:p w14:paraId="54BBEF98" w14:textId="1AF24A3D" w:rsidR="00202B52" w:rsidRPr="008E30A9" w:rsidRDefault="006073CF" w:rsidP="008A7038">
      <w:pPr>
        <w:pStyle w:val="Heading2"/>
      </w:pPr>
      <w:bookmarkStart w:id="5" w:name="_Toc183992222"/>
      <w:r w:rsidRPr="008E30A9">
        <w:rPr>
          <w:rStyle w:val="Strong"/>
          <w:b w:val="0"/>
          <w:bCs w:val="0"/>
        </w:rPr>
        <w:lastRenderedPageBreak/>
        <w:t>1</w:t>
      </w:r>
      <w:r w:rsidR="007A65E9" w:rsidRPr="008E30A9">
        <w:rPr>
          <w:rStyle w:val="Strong"/>
          <w:b w:val="0"/>
          <w:bCs w:val="0"/>
        </w:rPr>
        <w:t>.2</w:t>
      </w:r>
      <w:r w:rsidR="00202B52" w:rsidRPr="008E30A9">
        <w:rPr>
          <w:rStyle w:val="Strong"/>
          <w:b w:val="0"/>
          <w:bCs w:val="0"/>
        </w:rPr>
        <w:t xml:space="preserve"> Gaussian </w:t>
      </w:r>
      <w:r w:rsidR="00F62157" w:rsidRPr="008E30A9">
        <w:rPr>
          <w:rStyle w:val="Strong"/>
          <w:b w:val="0"/>
          <w:bCs w:val="0"/>
        </w:rPr>
        <w:t>Splat</w:t>
      </w:r>
      <w:r w:rsidR="00202B52" w:rsidRPr="008E30A9">
        <w:rPr>
          <w:rStyle w:val="Strong"/>
          <w:b w:val="0"/>
          <w:bCs w:val="0"/>
        </w:rPr>
        <w:t>ting in 3D Content Creation</w:t>
      </w:r>
      <w:bookmarkEnd w:id="5"/>
    </w:p>
    <w:p w14:paraId="52C79C4D" w14:textId="56BB103F" w:rsidR="009538F9" w:rsidRPr="008E30A9" w:rsidRDefault="009538F9" w:rsidP="009538F9">
      <w:pPr>
        <w:rPr>
          <w:rStyle w:val="Strong"/>
          <w:b w:val="0"/>
          <w:bCs w:val="0"/>
        </w:rPr>
      </w:pPr>
      <w:r w:rsidRPr="008E30A9">
        <w:rPr>
          <w:rStyle w:val="Strong"/>
          <w:b w:val="0"/>
          <w:bCs w:val="0"/>
        </w:rPr>
        <w:t xml:space="preserve">Gaussian </w:t>
      </w:r>
      <w:r w:rsidR="00F62157" w:rsidRPr="008E30A9">
        <w:rPr>
          <w:rStyle w:val="Strong"/>
          <w:b w:val="0"/>
          <w:bCs w:val="0"/>
        </w:rPr>
        <w:t>Splat</w:t>
      </w:r>
      <w:r w:rsidRPr="008E30A9">
        <w:rPr>
          <w:rStyle w:val="Strong"/>
          <w:b w:val="0"/>
          <w:bCs w:val="0"/>
        </w:rPr>
        <w:t xml:space="preserve">ting offers a promising alternative to traditional 3D rendering, with applications in game development, virtual environments, and interactive 3D content creation. As a volumetric rendering approach, Gaussian </w:t>
      </w:r>
      <w:r w:rsidR="00F62157" w:rsidRPr="008E30A9">
        <w:rPr>
          <w:rStyle w:val="Strong"/>
          <w:b w:val="0"/>
          <w:bCs w:val="0"/>
        </w:rPr>
        <w:t>Splat</w:t>
      </w:r>
      <w:r w:rsidRPr="008E30A9">
        <w:rPr>
          <w:rStyle w:val="Strong"/>
          <w:b w:val="0"/>
          <w:bCs w:val="0"/>
        </w:rPr>
        <w:t>ting diverges from polygonal and mesh-based models, which dominate the field, offering unique benefits and constraints when used to generate complex 3D scenes.</w:t>
      </w:r>
    </w:p>
    <w:p w14:paraId="4EC41A60" w14:textId="77777777" w:rsidR="009538F9" w:rsidRPr="008E30A9" w:rsidRDefault="009538F9" w:rsidP="009538F9">
      <w:pPr>
        <w:rPr>
          <w:rStyle w:val="Strong"/>
          <w:b w:val="0"/>
          <w:bCs w:val="0"/>
        </w:rPr>
      </w:pPr>
    </w:p>
    <w:p w14:paraId="5434BE00" w14:textId="77777777" w:rsidR="009538F9" w:rsidRPr="008E30A9" w:rsidRDefault="009538F9" w:rsidP="008A7038">
      <w:pPr>
        <w:pStyle w:val="Heading3"/>
        <w:rPr>
          <w:rStyle w:val="Strong"/>
          <w:b w:val="0"/>
          <w:bCs w:val="0"/>
        </w:rPr>
      </w:pPr>
      <w:bookmarkStart w:id="6" w:name="_Toc183992223"/>
      <w:r w:rsidRPr="008E30A9">
        <w:rPr>
          <w:rStyle w:val="Strong"/>
          <w:b w:val="0"/>
          <w:bCs w:val="0"/>
        </w:rPr>
        <w:t>Applications in Game Development</w:t>
      </w:r>
      <w:bookmarkEnd w:id="6"/>
    </w:p>
    <w:p w14:paraId="25D43741" w14:textId="6ACA1D61" w:rsidR="009538F9" w:rsidRPr="008E30A9" w:rsidRDefault="009538F9" w:rsidP="009538F9">
      <w:pPr>
        <w:rPr>
          <w:rStyle w:val="Strong"/>
          <w:b w:val="0"/>
          <w:bCs w:val="0"/>
        </w:rPr>
      </w:pPr>
      <w:r w:rsidRPr="008E30A9">
        <w:rPr>
          <w:rStyle w:val="Strong"/>
          <w:b w:val="0"/>
          <w:bCs w:val="0"/>
        </w:rPr>
        <w:t xml:space="preserve">Gaussian </w:t>
      </w:r>
      <w:r w:rsidR="00F62157" w:rsidRPr="008E30A9">
        <w:rPr>
          <w:rStyle w:val="Strong"/>
          <w:b w:val="0"/>
          <w:bCs w:val="0"/>
        </w:rPr>
        <w:t>Splat</w:t>
      </w:r>
      <w:r w:rsidRPr="008E30A9">
        <w:rPr>
          <w:rStyle w:val="Strong"/>
          <w:b w:val="0"/>
          <w:bCs w:val="0"/>
        </w:rPr>
        <w:t>ting presents new possibilities for creating immersive and efficient environments</w:t>
      </w:r>
      <w:r w:rsidR="00896B57" w:rsidRPr="008E30A9">
        <w:rPr>
          <w:rStyle w:val="Strong"/>
          <w:b w:val="0"/>
          <w:bCs w:val="0"/>
        </w:rPr>
        <w:t xml:space="preserve"> in game development</w:t>
      </w:r>
      <w:r w:rsidRPr="008E30A9">
        <w:rPr>
          <w:rStyle w:val="Strong"/>
          <w:b w:val="0"/>
          <w:bCs w:val="0"/>
        </w:rPr>
        <w:t xml:space="preserve"> yet faces limitations in its early implementation stages. The core advantage lies in its ability to render point clouds as coherent scenes with minimal processing time. </w:t>
      </w:r>
      <w:r w:rsidR="00387B33" w:rsidRPr="008E30A9">
        <w:rPr>
          <w:rStyle w:val="Strong"/>
          <w:b w:val="0"/>
          <w:bCs w:val="0"/>
        </w:rPr>
        <w:t xml:space="preserve">Gaussian </w:t>
      </w:r>
      <w:r w:rsidR="00F62157" w:rsidRPr="008E30A9">
        <w:rPr>
          <w:rStyle w:val="Strong"/>
          <w:b w:val="0"/>
          <w:bCs w:val="0"/>
        </w:rPr>
        <w:t>Splat</w:t>
      </w:r>
      <w:r w:rsidR="00387B33" w:rsidRPr="008E30A9">
        <w:rPr>
          <w:rStyle w:val="Strong"/>
          <w:b w:val="0"/>
          <w:bCs w:val="0"/>
        </w:rPr>
        <w:t>ting could streamline rendering workflows for</w:t>
      </w:r>
      <w:r w:rsidR="00C7768B" w:rsidRPr="008E30A9">
        <w:rPr>
          <w:rStyle w:val="Strong"/>
          <w:b w:val="0"/>
          <w:bCs w:val="0"/>
        </w:rPr>
        <w:t xml:space="preserve"> high-</w:t>
      </w:r>
      <w:r w:rsidR="00387B33" w:rsidRPr="008E30A9">
        <w:rPr>
          <w:rStyle w:val="Strong"/>
          <w:b w:val="0"/>
          <w:bCs w:val="0"/>
        </w:rPr>
        <w:t>fidelity games </w:t>
      </w:r>
      <w:r w:rsidRPr="008E30A9">
        <w:rPr>
          <w:rStyle w:val="Strong"/>
          <w:b w:val="0"/>
          <w:bCs w:val="0"/>
        </w:rPr>
        <w:t>by bypassing resource-intensive mesh generation steps. However, practical adoption is hampered by its current constraints: lack of dynamic lighting models, limitations in physics integration,</w:t>
      </w:r>
      <w:r w:rsidR="00283A19" w:rsidRPr="008E30A9">
        <w:rPr>
          <w:rStyle w:val="Strong"/>
          <w:b w:val="0"/>
          <w:bCs w:val="0"/>
        </w:rPr>
        <w:t xml:space="preserve"> limited tools for editing,</w:t>
      </w:r>
      <w:r w:rsidRPr="008E30A9">
        <w:rPr>
          <w:rStyle w:val="Strong"/>
          <w:b w:val="0"/>
          <w:bCs w:val="0"/>
        </w:rPr>
        <w:t xml:space="preserve"> and absence of Level of Detail (LOD) adaptations, which are critical for rendering performance in games.</w:t>
      </w:r>
    </w:p>
    <w:p w14:paraId="342E3260" w14:textId="79CEEF1F" w:rsidR="009538F9" w:rsidRPr="008E30A9" w:rsidRDefault="00283A19" w:rsidP="009538F9">
      <w:pPr>
        <w:rPr>
          <w:rStyle w:val="Strong"/>
          <w:b w:val="0"/>
          <w:bCs w:val="0"/>
        </w:rPr>
      </w:pPr>
      <w:r w:rsidRPr="008E30A9">
        <w:rPr>
          <w:rStyle w:val="Strong"/>
          <w:b w:val="0"/>
          <w:bCs w:val="0"/>
        </w:rPr>
        <w:t>T</w:t>
      </w:r>
      <w:r w:rsidR="009538F9" w:rsidRPr="008E30A9">
        <w:rPr>
          <w:rStyle w:val="Strong"/>
          <w:b w:val="0"/>
          <w:bCs w:val="0"/>
        </w:rPr>
        <w:t>he inability to re-light scenes dynamically</w:t>
      </w:r>
      <w:r w:rsidRPr="008E30A9">
        <w:rPr>
          <w:rStyle w:val="Strong"/>
          <w:b w:val="0"/>
          <w:bCs w:val="0"/>
        </w:rPr>
        <w:t xml:space="preserve"> comes from the</w:t>
      </w:r>
      <w:r w:rsidR="009538F9" w:rsidRPr="008E30A9">
        <w:rPr>
          <w:rStyle w:val="Strong"/>
          <w:b w:val="0"/>
          <w:bCs w:val="0"/>
        </w:rPr>
        <w:t xml:space="preserve"> Gaussian </w:t>
      </w:r>
      <w:r w:rsidR="00F62157" w:rsidRPr="008E30A9">
        <w:rPr>
          <w:rStyle w:val="Strong"/>
          <w:b w:val="0"/>
          <w:bCs w:val="0"/>
        </w:rPr>
        <w:t>Splat</w:t>
      </w:r>
      <w:r w:rsidR="009538F9" w:rsidRPr="008E30A9">
        <w:rPr>
          <w:rStyle w:val="Strong"/>
          <w:b w:val="0"/>
          <w:bCs w:val="0"/>
        </w:rPr>
        <w:t xml:space="preserve">ting </w:t>
      </w:r>
      <w:r w:rsidRPr="008E30A9">
        <w:rPr>
          <w:rStyle w:val="Strong"/>
          <w:b w:val="0"/>
          <w:bCs w:val="0"/>
        </w:rPr>
        <w:t xml:space="preserve">process </w:t>
      </w:r>
      <w:r w:rsidR="009538F9" w:rsidRPr="008E30A9">
        <w:rPr>
          <w:rStyle w:val="Strong"/>
          <w:b w:val="0"/>
          <w:bCs w:val="0"/>
        </w:rPr>
        <w:t>us</w:t>
      </w:r>
      <w:r w:rsidRPr="008E30A9">
        <w:rPr>
          <w:rStyle w:val="Strong"/>
          <w:b w:val="0"/>
          <w:bCs w:val="0"/>
        </w:rPr>
        <w:t>ing</w:t>
      </w:r>
      <w:r w:rsidR="009538F9" w:rsidRPr="008E30A9">
        <w:rPr>
          <w:rStyle w:val="Strong"/>
          <w:b w:val="0"/>
          <w:bCs w:val="0"/>
        </w:rPr>
        <w:t xml:space="preserve"> fixed, pre-computed lighting baked into the </w:t>
      </w:r>
      <w:r w:rsidR="00F62157" w:rsidRPr="008E30A9">
        <w:rPr>
          <w:rStyle w:val="Strong"/>
          <w:b w:val="0"/>
          <w:bCs w:val="0"/>
        </w:rPr>
        <w:t>Splat</w:t>
      </w:r>
      <w:r w:rsidR="009538F9" w:rsidRPr="008E30A9">
        <w:rPr>
          <w:rStyle w:val="Strong"/>
          <w:b w:val="0"/>
          <w:bCs w:val="0"/>
        </w:rPr>
        <w:t xml:space="preserve"> colo</w:t>
      </w:r>
      <w:r w:rsidR="00D11372" w:rsidRPr="008E30A9">
        <w:rPr>
          <w:rStyle w:val="Strong"/>
          <w:b w:val="0"/>
          <w:bCs w:val="0"/>
        </w:rPr>
        <w:t>u</w:t>
      </w:r>
      <w:r w:rsidR="009538F9" w:rsidRPr="008E30A9">
        <w:rPr>
          <w:rStyle w:val="Strong"/>
          <w:b w:val="0"/>
          <w:bCs w:val="0"/>
        </w:rPr>
        <w:t>r</w:t>
      </w:r>
      <w:r w:rsidR="00D11372" w:rsidRPr="008E30A9">
        <w:rPr>
          <w:rStyle w:val="Strong"/>
          <w:b w:val="0"/>
          <w:bCs w:val="0"/>
        </w:rPr>
        <w:t>s</w:t>
      </w:r>
      <w:r w:rsidR="00387B33" w:rsidRPr="008E30A9">
        <w:rPr>
          <w:rStyle w:val="Strong"/>
          <w:b w:val="0"/>
          <w:bCs w:val="0"/>
        </w:rPr>
        <w:t>;</w:t>
      </w:r>
      <w:r w:rsidR="00D11372" w:rsidRPr="008E30A9">
        <w:rPr>
          <w:rStyle w:val="Strong"/>
          <w:b w:val="0"/>
          <w:bCs w:val="0"/>
        </w:rPr>
        <w:t xml:space="preserve"> these colours can be adjusted to mimic lighting changes</w:t>
      </w:r>
      <w:r w:rsidR="00374296" w:rsidRPr="008E30A9">
        <w:rPr>
          <w:rStyle w:val="Strong"/>
          <w:b w:val="0"/>
          <w:bCs w:val="0"/>
        </w:rPr>
        <w:t xml:space="preserve"> but</w:t>
      </w:r>
      <w:r w:rsidR="009538F9" w:rsidRPr="008E30A9">
        <w:rPr>
          <w:rStyle w:val="Strong"/>
          <w:b w:val="0"/>
          <w:bCs w:val="0"/>
        </w:rPr>
        <w:t xml:space="preserve"> </w:t>
      </w:r>
      <w:r w:rsidR="00374296" w:rsidRPr="008E30A9">
        <w:rPr>
          <w:rStyle w:val="Strong"/>
          <w:b w:val="0"/>
          <w:bCs w:val="0"/>
        </w:rPr>
        <w:t>do not</w:t>
      </w:r>
      <w:r w:rsidR="009538F9" w:rsidRPr="008E30A9">
        <w:rPr>
          <w:rStyle w:val="Strong"/>
          <w:b w:val="0"/>
          <w:bCs w:val="0"/>
        </w:rPr>
        <w:t xml:space="preserve"> accurately respond to lighting conditions, reducing utility in environments requiring dynamic lighting. </w:t>
      </w:r>
    </w:p>
    <w:p w14:paraId="6088E7A0" w14:textId="77777777" w:rsidR="009538F9" w:rsidRPr="008E30A9" w:rsidRDefault="009538F9" w:rsidP="009538F9">
      <w:pPr>
        <w:rPr>
          <w:rStyle w:val="Strong"/>
          <w:b w:val="0"/>
          <w:bCs w:val="0"/>
        </w:rPr>
      </w:pPr>
    </w:p>
    <w:p w14:paraId="0D8B17F4" w14:textId="44C84B3D" w:rsidR="005940E2" w:rsidRPr="008E30A9" w:rsidRDefault="007A79DA" w:rsidP="005940E2">
      <w:pPr>
        <w:pStyle w:val="Heading3"/>
        <w:rPr>
          <w:rStyle w:val="Strong"/>
          <w:b w:val="0"/>
          <w:bCs w:val="0"/>
        </w:rPr>
      </w:pPr>
      <w:bookmarkStart w:id="7" w:name="_Toc183992224"/>
      <w:r w:rsidRPr="008E30A9">
        <w:rPr>
          <w:rStyle w:val="Strong"/>
          <w:b w:val="0"/>
          <w:bCs w:val="0"/>
        </w:rPr>
        <w:t>Photogrammetr</w:t>
      </w:r>
      <w:r w:rsidR="0011550E" w:rsidRPr="008E30A9">
        <w:rPr>
          <w:rStyle w:val="Strong"/>
          <w:b w:val="0"/>
          <w:bCs w:val="0"/>
        </w:rPr>
        <w:t>y</w:t>
      </w:r>
      <w:bookmarkEnd w:id="7"/>
    </w:p>
    <w:p w14:paraId="16B217CF" w14:textId="6FCA973B" w:rsidR="006D1C2C" w:rsidRPr="008E30A9" w:rsidRDefault="009538F9" w:rsidP="009F2D31">
      <w:r w:rsidRPr="008E30A9">
        <w:rPr>
          <w:rStyle w:val="Strong"/>
          <w:b w:val="0"/>
          <w:bCs w:val="0"/>
        </w:rPr>
        <w:t>Photogrammetry</w:t>
      </w:r>
      <w:r w:rsidR="00504A42" w:rsidRPr="008E30A9">
        <w:rPr>
          <w:rStyle w:val="Strong"/>
          <w:b w:val="0"/>
          <w:bCs w:val="0"/>
        </w:rPr>
        <w:t xml:space="preserve"> </w:t>
      </w:r>
      <w:r w:rsidRPr="008E30A9">
        <w:rPr>
          <w:rStyle w:val="Strong"/>
          <w:b w:val="0"/>
          <w:bCs w:val="0"/>
        </w:rPr>
        <w:t>us</w:t>
      </w:r>
      <w:r w:rsidR="008D52F0" w:rsidRPr="008E30A9">
        <w:rPr>
          <w:rStyle w:val="Strong"/>
          <w:b w:val="0"/>
          <w:bCs w:val="0"/>
        </w:rPr>
        <w:t>es</w:t>
      </w:r>
      <w:r w:rsidRPr="008E30A9">
        <w:rPr>
          <w:rStyle w:val="Strong"/>
          <w:b w:val="0"/>
          <w:bCs w:val="0"/>
        </w:rPr>
        <w:t xml:space="preserve"> images to reconstruct detailed 3D models of real-world environments.</w:t>
      </w:r>
      <w:r w:rsidR="00AF776D" w:rsidRPr="008E30A9">
        <w:rPr>
          <w:rStyle w:val="Strong"/>
          <w:b w:val="0"/>
          <w:bCs w:val="0"/>
        </w:rPr>
        <w:t xml:space="preserve"> The </w:t>
      </w:r>
      <w:r w:rsidR="00FE3610" w:rsidRPr="008E30A9">
        <w:rPr>
          <w:rStyle w:val="Strong"/>
          <w:b w:val="0"/>
          <w:bCs w:val="0"/>
        </w:rPr>
        <w:t>method of using photographs in measurement origin</w:t>
      </w:r>
      <w:r w:rsidR="00C50CB0" w:rsidRPr="008E30A9">
        <w:rPr>
          <w:rStyle w:val="Strong"/>
          <w:b w:val="0"/>
          <w:bCs w:val="0"/>
        </w:rPr>
        <w:t>a</w:t>
      </w:r>
      <w:r w:rsidR="00FE3610" w:rsidRPr="008E30A9">
        <w:rPr>
          <w:rStyle w:val="Strong"/>
          <w:b w:val="0"/>
          <w:bCs w:val="0"/>
        </w:rPr>
        <w:t>ted</w:t>
      </w:r>
      <w:r w:rsidR="00FE3610" w:rsidRPr="008E30A9">
        <w:t xml:space="preserve"> as early as 1851</w:t>
      </w:r>
      <w:r w:rsidR="00FE3610" w:rsidRPr="008E30A9">
        <w:rPr>
          <w:rStyle w:val="Strong"/>
          <w:b w:val="0"/>
          <w:bCs w:val="0"/>
        </w:rPr>
        <w:t xml:space="preserve"> from </w:t>
      </w:r>
      <w:r w:rsidR="00FE3610" w:rsidRPr="008E30A9">
        <w:t>Aimé Laussedat,</w:t>
      </w:r>
      <w:r w:rsidR="00FE3610" w:rsidRPr="008E30A9">
        <w:rPr>
          <w:rStyle w:val="Strong"/>
          <w:b w:val="0"/>
          <w:bCs w:val="0"/>
        </w:rPr>
        <w:t xml:space="preserve"> a </w:t>
      </w:r>
      <w:r w:rsidR="00C50CB0" w:rsidRPr="008E30A9">
        <w:rPr>
          <w:rStyle w:val="Strong"/>
          <w:b w:val="0"/>
          <w:bCs w:val="0"/>
        </w:rPr>
        <w:t>F</w:t>
      </w:r>
      <w:r w:rsidR="00FE3610" w:rsidRPr="008E30A9">
        <w:rPr>
          <w:rStyle w:val="Strong"/>
          <w:b w:val="0"/>
          <w:bCs w:val="0"/>
        </w:rPr>
        <w:t>rench milita</w:t>
      </w:r>
      <w:r w:rsidR="00C50CB0" w:rsidRPr="008E30A9">
        <w:rPr>
          <w:rStyle w:val="Strong"/>
          <w:b w:val="0"/>
          <w:bCs w:val="0"/>
        </w:rPr>
        <w:t>r</w:t>
      </w:r>
      <w:r w:rsidR="00FE3610" w:rsidRPr="008E30A9">
        <w:rPr>
          <w:rStyle w:val="Strong"/>
          <w:b w:val="0"/>
          <w:bCs w:val="0"/>
        </w:rPr>
        <w:t xml:space="preserve">y engineer </w:t>
      </w:r>
      <w:r w:rsidR="00FE3610" w:rsidRPr="008E30A9">
        <w:rPr>
          <w:rStyle w:val="Strong"/>
          <w:b w:val="0"/>
          <w:bCs w:val="0"/>
        </w:rPr>
        <w:fldChar w:fldCharType="begin"/>
      </w:r>
      <w:r w:rsidR="0012635B" w:rsidRPr="008E30A9">
        <w:rPr>
          <w:rStyle w:val="Strong"/>
          <w:b w:val="0"/>
          <w:bCs w:val="0"/>
        </w:rPr>
        <w:instrText xml:space="preserve"> ADDIN ZOTERO_ITEM CSL_CITATION {"citationID":"zby2JfX6","properties":{"formattedCitation":"(Albertz, 2007)","plainCitation":"(Albertz, 2007)","noteIndex":0},"citationItems":[{"id":237,"uris":["http://zotero.org/users/12785515/items/QP6KRE4C"],"itemData":{"id":237,"type":"article-journal","container-title":"PHOTOGRAMMETRIC ENGINEERING","language":"en","source":"Zotero","title":"A Look Back; 140 Years of Photogrammetry","author":[{"family":"Albertz","given":"Joerg"}],"issued":{"date-parts":[["2007",5]]}}}],"schema":"https://github.com/citation-style-language/schema/raw/master/csl-citation.json"} </w:instrText>
      </w:r>
      <w:r w:rsidR="00FE3610" w:rsidRPr="008E30A9">
        <w:rPr>
          <w:rStyle w:val="Strong"/>
          <w:b w:val="0"/>
          <w:bCs w:val="0"/>
        </w:rPr>
        <w:fldChar w:fldCharType="separate"/>
      </w:r>
      <w:r w:rsidR="00E30305" w:rsidRPr="00E30305">
        <w:rPr>
          <w:rFonts w:ascii="Calibri" w:hAnsi="Calibri" w:cs="Calibri"/>
        </w:rPr>
        <w:t>(Albertz, 2007)</w:t>
      </w:r>
      <w:r w:rsidR="00FE3610" w:rsidRPr="008E30A9">
        <w:rPr>
          <w:rStyle w:val="Strong"/>
          <w:b w:val="0"/>
          <w:bCs w:val="0"/>
        </w:rPr>
        <w:fldChar w:fldCharType="end"/>
      </w:r>
      <w:r w:rsidR="00FE3610" w:rsidRPr="008E30A9">
        <w:t xml:space="preserve">. </w:t>
      </w:r>
      <w:r w:rsidR="00C2734E" w:rsidRPr="008E30A9">
        <w:t xml:space="preserve">Although </w:t>
      </w:r>
      <w:r w:rsidR="00FE3610" w:rsidRPr="008E30A9">
        <w:t>Laussedat</w:t>
      </w:r>
      <w:r w:rsidR="004569B5" w:rsidRPr="008E30A9">
        <w:t xml:space="preserve"> conducted </w:t>
      </w:r>
      <w:r w:rsidR="00FE3610" w:rsidRPr="008E30A9">
        <w:t>experiments</w:t>
      </w:r>
      <w:r w:rsidR="00957C64" w:rsidRPr="008E30A9">
        <w:t xml:space="preserve"> on</w:t>
      </w:r>
      <w:r w:rsidR="00FE3610" w:rsidRPr="008E30A9">
        <w:t xml:space="preserve"> hand</w:t>
      </w:r>
      <w:r w:rsidR="00C50CB0" w:rsidRPr="008E30A9">
        <w:t>-</w:t>
      </w:r>
      <w:r w:rsidR="00FE3610" w:rsidRPr="008E30A9">
        <w:t>drawn images</w:t>
      </w:r>
      <w:r w:rsidR="00DC7BC8" w:rsidRPr="008E30A9">
        <w:t xml:space="preserve"> and later photographs</w:t>
      </w:r>
      <w:r w:rsidR="00957C64" w:rsidRPr="008E30A9">
        <w:t xml:space="preserve"> for topographic mapping purposes</w:t>
      </w:r>
      <w:r w:rsidR="00A94451" w:rsidRPr="008E30A9">
        <w:t xml:space="preserve">, Laussedat </w:t>
      </w:r>
      <w:r w:rsidR="00786FB7" w:rsidRPr="008E30A9">
        <w:t xml:space="preserve">called this method “Métrophotographie” </w:t>
      </w:r>
      <w:r w:rsidR="00786FB7" w:rsidRPr="008E30A9">
        <w:fldChar w:fldCharType="begin"/>
      </w:r>
      <w:r w:rsidR="0012635B" w:rsidRPr="008E30A9">
        <w:instrText xml:space="preserve"> ADDIN ZOTERO_ITEM CSL_CITATION {"citationID":"Q2sldXc5","properties":{"formattedCitation":"(Albertz, 2007)","plainCitation":"(Albertz, 2007)","noteIndex":0},"citationItems":[{"id":237,"uris":["http://zotero.org/users/12785515/items/QP6KRE4C"],"itemData":{"id":237,"type":"article-journal","container-title":"PHOTOGRAMMETRIC ENGINEERING","language":"en","source":"Zotero","title":"A Look Back; 140 Years of Photogrammetry","author":[{"family":"Albertz","given":"Joerg"}],"issued":{"date-parts":[["2007",5]]}}}],"schema":"https://github.com/citation-style-language/schema/raw/master/csl-citation.json"} </w:instrText>
      </w:r>
      <w:r w:rsidR="00786FB7" w:rsidRPr="008E30A9">
        <w:fldChar w:fldCharType="separate"/>
      </w:r>
      <w:r w:rsidR="00E30305" w:rsidRPr="00E30305">
        <w:rPr>
          <w:rFonts w:ascii="Calibri" w:hAnsi="Calibri" w:cs="Calibri"/>
        </w:rPr>
        <w:t>(Albertz, 2007)</w:t>
      </w:r>
      <w:r w:rsidR="00786FB7" w:rsidRPr="008E30A9">
        <w:fldChar w:fldCharType="end"/>
      </w:r>
      <w:r w:rsidR="00140C92" w:rsidRPr="008E30A9">
        <w:t>.</w:t>
      </w:r>
      <w:r w:rsidR="00C2734E" w:rsidRPr="008E30A9">
        <w:t xml:space="preserve"> </w:t>
      </w:r>
      <w:r w:rsidR="00AD5515" w:rsidRPr="008E30A9">
        <w:t>Due to these in</w:t>
      </w:r>
      <w:r w:rsidR="00C50CB0" w:rsidRPr="008E30A9">
        <w:t>i</w:t>
      </w:r>
      <w:r w:rsidR="00AD5515" w:rsidRPr="008E30A9">
        <w:t xml:space="preserve">tial experiments, Laussedat is often considered the “Father of Photogrammetry” </w:t>
      </w:r>
      <w:r w:rsidR="00AD5515" w:rsidRPr="008E30A9">
        <w:fldChar w:fldCharType="begin"/>
      </w:r>
      <w:r w:rsidR="0012635B" w:rsidRPr="008E30A9">
        <w:instrText xml:space="preserve"> ADDIN ZOTERO_ITEM CSL_CITATION {"citationID":"tayRf3pN","properties":{"formattedCitation":"(Albertz, 2007)","plainCitation":"(Albertz, 2007)","noteIndex":0},"citationItems":[{"id":237,"uris":["http://zotero.org/users/12785515/items/QP6KRE4C"],"itemData":{"id":237,"type":"article-journal","container-title":"PHOTOGRAMMETRIC ENGINEERING","language":"en","source":"Zotero","title":"A Look Back; 140 Years of Photogrammetry","author":[{"family":"Albertz","given":"Joerg"}],"issued":{"date-parts":[["2007",5]]}}}],"schema":"https://github.com/citation-style-language/schema/raw/master/csl-citation.json"} </w:instrText>
      </w:r>
      <w:r w:rsidR="00AD5515" w:rsidRPr="008E30A9">
        <w:fldChar w:fldCharType="separate"/>
      </w:r>
      <w:r w:rsidR="00E30305" w:rsidRPr="00E30305">
        <w:rPr>
          <w:rFonts w:ascii="Calibri" w:hAnsi="Calibri" w:cs="Calibri"/>
        </w:rPr>
        <w:t>(Albertz, 2007)</w:t>
      </w:r>
      <w:r w:rsidR="00AD5515" w:rsidRPr="008E30A9">
        <w:fldChar w:fldCharType="end"/>
      </w:r>
      <w:r w:rsidR="004E4D98" w:rsidRPr="008E30A9">
        <w:t xml:space="preserve">. There is, however, </w:t>
      </w:r>
      <w:r w:rsidR="008855F8" w:rsidRPr="008E30A9">
        <w:t xml:space="preserve">debate on how connected Laussedat’s experiments </w:t>
      </w:r>
      <w:r w:rsidR="005436E3" w:rsidRPr="008E30A9">
        <w:t xml:space="preserve">are to the development of photogrammetry </w:t>
      </w:r>
      <w:r w:rsidR="00212643" w:rsidRPr="008E30A9">
        <w:t>as it is practi</w:t>
      </w:r>
      <w:r w:rsidR="00C50CB0" w:rsidRPr="008E30A9">
        <w:t>s</w:t>
      </w:r>
      <w:r w:rsidR="00212643" w:rsidRPr="008E30A9">
        <w:t xml:space="preserve">ed today </w:t>
      </w:r>
      <w:r w:rsidR="00212643" w:rsidRPr="008E30A9">
        <w:fldChar w:fldCharType="begin"/>
      </w:r>
      <w:r w:rsidR="0012635B" w:rsidRPr="008E30A9">
        <w:instrText xml:space="preserve"> ADDIN ZOTERO_ITEM CSL_CITATION {"citationID":"MZe5qMkN","properties":{"formattedCitation":"(Polidori, 2020)","plainCitation":"(Polidori, 2020)","noteIndex":0},"citationItems":[{"id":238,"uris":["http://zotero.org/users/12785515/items/UEF8RRF5"],"itemData":{"id":238,"type":"article-journal","abstract":"The French officer Aimé Laussedat (1819–1907) is often considered as the “father of photogrammetry”. Indeed, he was the first to use photographic images for topographic surveys as early as 1861, based on a technique he called metrophotography, which he had already implemented with hand-drawn perspective views of edifications and mountainous landscapes. However, the development of analog photogrammetry at the beginning of the 20th century is not a direct evolution of Laussedat’s method and we can wonder what is his actual contribution to the emergence of photogrammetry when the first stereocomparators were created. Based on the influence of precursors like Beautemps-Beaupré and Arago, he developed a very innovative method but his main contribution remained mainly instrumental and he ignored some concepts or technologies which were available, like error computation, stereoscopy and aerial photography. These observations allow a more nuanced appreciation of his contribution.","container-title":"The International Archives of the Photogrammetry, Remote Sensing and Spatial Information Sciences","DOI":"10.5194/isprs-archives-XLIII-B2-2020-893-2020","ISSN":"1682-1750","language":"English","note":"event-title: XXIV ISPRS Congress, Commission II (Volume XLIII-B2-2020) - 2020 edition\npublisher: Copernicus GmbH","page":"893-899","source":"Copernicus Online Journals","title":"ON LAUSSEDAT’S CONTRIBUTION TO THE EMERGENCE OF PHOTOGRAMMETRY","volume":"XLIII-B2-2020","author":[{"family":"Polidori","given":"L."}],"issued":{"date-parts":[["2020",8,12]]}}}],"schema":"https://github.com/citation-style-language/schema/raw/master/csl-citation.json"} </w:instrText>
      </w:r>
      <w:r w:rsidR="00212643" w:rsidRPr="008E30A9">
        <w:fldChar w:fldCharType="separate"/>
      </w:r>
      <w:r w:rsidR="00E30305" w:rsidRPr="00E30305">
        <w:rPr>
          <w:rFonts w:ascii="Calibri" w:hAnsi="Calibri" w:cs="Calibri"/>
        </w:rPr>
        <w:t>(Polidori, 2020)</w:t>
      </w:r>
      <w:r w:rsidR="00212643" w:rsidRPr="008E30A9">
        <w:fldChar w:fldCharType="end"/>
      </w:r>
      <w:r w:rsidR="00212643" w:rsidRPr="008E30A9">
        <w:t>.</w:t>
      </w:r>
      <w:r w:rsidR="003D25A8" w:rsidRPr="008E30A9">
        <w:t xml:space="preserve"> The term photogrammetry was applied later by German architec</w:t>
      </w:r>
      <w:r w:rsidR="000A022B" w:rsidRPr="008E30A9">
        <w:t>t</w:t>
      </w:r>
      <w:r w:rsidR="003D25A8" w:rsidRPr="008E30A9">
        <w:t xml:space="preserve"> Albrecht Meydenbauer in an 1867 paper entitled “Die Photogrammetrie” </w:t>
      </w:r>
      <w:r w:rsidR="003D25A8" w:rsidRPr="008E30A9">
        <w:fldChar w:fldCharType="begin"/>
      </w:r>
      <w:r w:rsidR="0012635B" w:rsidRPr="008E30A9">
        <w:instrText xml:space="preserve"> ADDIN ZOTERO_ITEM CSL_CITATION {"citationID":"nRmITk2y","properties":{"formattedCitation":"(Beelitz, 1867)","plainCitation":"(Beelitz, 1867)","noteIndex":0},"citationItems":[{"id":240,"uris":["http://zotero.org/users/12785515/items/AQKM3NLG"],"itemData":{"id":240,"type":"article-journal","container-title":"Wochenblatt des Architektenvereins zu Berlin","language":"German","page":"1","title":"Die Photogrammetrie","volume":"No. 49","author":[{"family":"Beelitz","given":"C."}],"issued":{"date-parts":[["1867",12,6]]}}}],"schema":"https://github.com/citation-style-language/schema/raw/master/csl-citation.json"} </w:instrText>
      </w:r>
      <w:r w:rsidR="003D25A8" w:rsidRPr="008E30A9">
        <w:fldChar w:fldCharType="separate"/>
      </w:r>
      <w:r w:rsidR="00E30305" w:rsidRPr="00E30305">
        <w:rPr>
          <w:rFonts w:ascii="Calibri" w:hAnsi="Calibri" w:cs="Calibri"/>
        </w:rPr>
        <w:t>(Beelitz, 1867)</w:t>
      </w:r>
      <w:r w:rsidR="003D25A8" w:rsidRPr="008E30A9">
        <w:fldChar w:fldCharType="end"/>
      </w:r>
      <w:r w:rsidR="003D25A8" w:rsidRPr="008E30A9">
        <w:t>.</w:t>
      </w:r>
    </w:p>
    <w:p w14:paraId="151E6214" w14:textId="211B15D1" w:rsidR="009F2D31" w:rsidRPr="008E30A9" w:rsidRDefault="00AF5B10" w:rsidP="009F2D31">
      <w:pPr>
        <w:rPr>
          <w:rStyle w:val="Strong"/>
          <w:b w:val="0"/>
          <w:bCs w:val="0"/>
        </w:rPr>
      </w:pPr>
      <w:r w:rsidRPr="008E30A9">
        <w:t xml:space="preserve">One of the first uses of photogrammetry in video game development </w:t>
      </w:r>
      <w:r w:rsidR="005D71DB" w:rsidRPr="008E30A9">
        <w:t xml:space="preserve">is the 2014 game “The </w:t>
      </w:r>
      <w:r w:rsidR="00744CC2" w:rsidRPr="008E30A9">
        <w:t>V</w:t>
      </w:r>
      <w:r w:rsidR="005D71DB" w:rsidRPr="008E30A9">
        <w:t>anishing of Ethan Carter” by an independent Polish</w:t>
      </w:r>
      <w:r w:rsidR="00744CC2" w:rsidRPr="008E30A9">
        <w:t xml:space="preserve"> studio </w:t>
      </w:r>
      <w:r w:rsidR="00744CC2" w:rsidRPr="008E30A9">
        <w:fldChar w:fldCharType="begin"/>
      </w:r>
      <w:r w:rsidR="0012635B" w:rsidRPr="008E30A9">
        <w:instrText xml:space="preserve"> ADDIN ZOTERO_ITEM CSL_CITATION {"citationID":"ZoU7fO1R","properties":{"formattedCitation":"(Statham, 2020)","plainCitation":"(Statham, 2020)","noteIndex":0},"citationItems":[{"id":248,"uris":["http://zotero.org/users/12785515/items/535MWI59"],"itemData":{"id":248,"type":"article-journal","abstract":"In 2014, the developers of The Vanishing of Ethan Carter revealed that the stunning settings in the game were created using photogrammetry, a modeling technique up to then generally disregarded as being too cumbersome for the technical limitations of game engines. Shortly after, EA DICE announced that its 2015 flagship title Star Wars Battlefront would be adopting photogrammetry extensively not only to capture key props and costumes but also to recreate key locations beloved to Star Wars fans. Since then, the games industry has been flooded with articles, tutorials, and new software dedicated to the use of photogrammetry to create 3-D game assets. This article examines the key developments in the field since 2014, how the technique is being adopted by game studios, what are the current and future trends, and how the use of photogrammetry is likely to disrupt the well-established game development pipelines.","container-title":"Games and Culture","DOI":"10.1177/1555412018786415","ISSN":"1555-4120","issue":"3","language":"en","note":"publisher: SAGE Publications","page":"289-307","source":"SAGE Journals","title":"Use of Photogrammetry in Video Games: A Historical Overview","title-short":"Use of Photogrammetry in Video Games","volume":"15","author":[{"family":"Statham","given":"Wilhelmina"}],"issued":{"date-parts":[["2020",5,1]]}}}],"schema":"https://github.com/citation-style-language/schema/raw/master/csl-citation.json"} </w:instrText>
      </w:r>
      <w:r w:rsidR="00744CC2" w:rsidRPr="008E30A9">
        <w:fldChar w:fldCharType="separate"/>
      </w:r>
      <w:r w:rsidR="00E30305" w:rsidRPr="00E30305">
        <w:rPr>
          <w:rFonts w:ascii="Calibri" w:hAnsi="Calibri" w:cs="Calibri"/>
        </w:rPr>
        <w:t>(Statham, 2020)</w:t>
      </w:r>
      <w:r w:rsidR="00744CC2" w:rsidRPr="008E30A9">
        <w:fldChar w:fldCharType="end"/>
      </w:r>
      <w:r w:rsidR="00744CC2" w:rsidRPr="008E30A9">
        <w:t>.</w:t>
      </w:r>
      <w:r w:rsidR="00776E17" w:rsidRPr="008E30A9">
        <w:t xml:space="preserve"> The technique was quickly adopted by larger studios</w:t>
      </w:r>
      <w:r w:rsidR="00AC6287" w:rsidRPr="008E30A9">
        <w:t xml:space="preserve"> </w:t>
      </w:r>
      <w:r w:rsidR="00AC6287" w:rsidRPr="008E30A9">
        <w:fldChar w:fldCharType="begin"/>
      </w:r>
      <w:r w:rsidR="0012635B" w:rsidRPr="008E30A9">
        <w:instrText xml:space="preserve"> ADDIN ZOTERO_ITEM CSL_CITATION {"citationID":"pUPVWJtu","properties":{"formattedCitation":"(Statham, Jacob and Fridenfalk, 2020)","plainCitation":"(Statham, Jacob and Fridenfalk, 2020)","noteIndex":0},"citationItems":[{"id":246,"uris":["http://zotero.org/users/12785515/items/FEFCU9MR"],"itemData":{"id":246,"type":"paper-conference","abstract":"This review examines how the use of photogrammetry in game environment art has  changed since The Vanishing of Ethan Carter. It identifies 26 games released between  2014–2019 featuring photoscanned environment assets, including the well-established  AAA franchises Battlefront, Far Cry, Forza, and Resident Evil. In popular media,  photogrammetry went from an unknown technique to become entrenched with high- quality realistic game graphics, and gamers have come to expect that productions of  high caliber should utilize photogrammetry. So far, developers have focused on  photoscanned natural assets and small props, while photogrammetry for architecture  and modular assets remains underdeveloped, still battling with technical challenges  both in terms of capturing the data as well as processing it. Legal and ethical  ramifications of digitally representing real-world locations in games remain for the  most part unaddressed, as do the visual identities of franchises that rely on  photoscanned game environments.","container-title":"Proceedings of DiGRA 2020 Conference: Play Everywhere","event-title":"Proceedings of DiGRA 2020 Conference: Play Everywhere","language":"en","license":"Copyright (c) 2020 Nataska   Statham, João   Jacob, Mikael   Fridenfalk","note":"ISSN: 2342-9666","source":"dl.digra.org","title":"Photogrammetry for Game Environments 2014-2019: What Happened Since The Vanishing of Ethan Carter","title-short":"Photogrammetry for Game Environments 2014-2019","URL":"https://dl.digra.org/index.php/dl/article/view/1225","author":[{"family":"Statham","given":"Nataska"},{"family":"Jacob","given":"João"},{"family":"Fridenfalk","given":"Mikael"}],"accessed":{"date-parts":[["2024",10,27]]},"issued":{"date-parts":[["2020",1,1]]}}}],"schema":"https://github.com/citation-style-language/schema/raw/master/csl-citation.json"} </w:instrText>
      </w:r>
      <w:r w:rsidR="00AC6287" w:rsidRPr="008E30A9">
        <w:fldChar w:fldCharType="separate"/>
      </w:r>
      <w:r w:rsidR="00E30305" w:rsidRPr="00E30305">
        <w:rPr>
          <w:rFonts w:ascii="Calibri" w:hAnsi="Calibri" w:cs="Calibri"/>
        </w:rPr>
        <w:t>(Statham, Jacob and Fridenfalk, 2020)</w:t>
      </w:r>
      <w:r w:rsidR="00AC6287" w:rsidRPr="008E30A9">
        <w:fldChar w:fldCharType="end"/>
      </w:r>
      <w:r w:rsidR="00776E17" w:rsidRPr="008E30A9">
        <w:t xml:space="preserve"> </w:t>
      </w:r>
      <w:r w:rsidR="00B45C01" w:rsidRPr="008E30A9">
        <w:t xml:space="preserve">as </w:t>
      </w:r>
      <w:r w:rsidR="00FD0D00" w:rsidRPr="008E30A9">
        <w:t>a complex but valuable method to create photoreal scenes for video</w:t>
      </w:r>
      <w:r w:rsidR="007F681C" w:rsidRPr="008E30A9">
        <w:t xml:space="preserve"> </w:t>
      </w:r>
      <w:r w:rsidR="00FD0D00" w:rsidRPr="008E30A9">
        <w:t>games.</w:t>
      </w:r>
    </w:p>
    <w:p w14:paraId="229629A5" w14:textId="77777777" w:rsidR="00AF5B10" w:rsidRPr="008E30A9" w:rsidRDefault="00AF5B10" w:rsidP="009F2D31">
      <w:pPr>
        <w:rPr>
          <w:rStyle w:val="Strong"/>
          <w:b w:val="0"/>
          <w:bCs w:val="0"/>
        </w:rPr>
      </w:pPr>
    </w:p>
    <w:p w14:paraId="67F25E38" w14:textId="4976A477" w:rsidR="00212643" w:rsidRPr="008E30A9" w:rsidRDefault="006D1C2C" w:rsidP="008A7038">
      <w:pPr>
        <w:pStyle w:val="Heading3"/>
        <w:rPr>
          <w:rStyle w:val="Strong"/>
          <w:b w:val="0"/>
          <w:bCs w:val="0"/>
        </w:rPr>
      </w:pPr>
      <w:bookmarkStart w:id="8" w:name="_Toc183992225"/>
      <w:r w:rsidRPr="008E30A9">
        <w:rPr>
          <w:rStyle w:val="Strong"/>
          <w:b w:val="0"/>
          <w:bCs w:val="0"/>
        </w:rPr>
        <w:lastRenderedPageBreak/>
        <w:t xml:space="preserve">Gaussian </w:t>
      </w:r>
      <w:r w:rsidR="00F62157" w:rsidRPr="008E30A9">
        <w:rPr>
          <w:rStyle w:val="Strong"/>
          <w:b w:val="0"/>
          <w:bCs w:val="0"/>
        </w:rPr>
        <w:t>Splat</w:t>
      </w:r>
      <w:r w:rsidRPr="008E30A9">
        <w:rPr>
          <w:rStyle w:val="Strong"/>
          <w:b w:val="0"/>
          <w:bCs w:val="0"/>
        </w:rPr>
        <w:t>ting &amp; Photogrammetry</w:t>
      </w:r>
      <w:bookmarkEnd w:id="8"/>
    </w:p>
    <w:p w14:paraId="4A843CF5" w14:textId="7821503E" w:rsidR="0077506E" w:rsidRPr="008E30A9" w:rsidRDefault="009538F9" w:rsidP="009538F9">
      <w:pPr>
        <w:rPr>
          <w:rStyle w:val="Strong"/>
          <w:b w:val="0"/>
          <w:bCs w:val="0"/>
        </w:rPr>
      </w:pPr>
      <w:r w:rsidRPr="008E30A9">
        <w:rPr>
          <w:rStyle w:val="Strong"/>
          <w:b w:val="0"/>
          <w:bCs w:val="0"/>
        </w:rPr>
        <w:t xml:space="preserve">Gaussian </w:t>
      </w:r>
      <w:r w:rsidR="00F62157" w:rsidRPr="008E30A9">
        <w:rPr>
          <w:rStyle w:val="Strong"/>
          <w:b w:val="0"/>
          <w:bCs w:val="0"/>
        </w:rPr>
        <w:t>Splat</w:t>
      </w:r>
      <w:r w:rsidRPr="008E30A9">
        <w:rPr>
          <w:rStyle w:val="Strong"/>
          <w:b w:val="0"/>
          <w:bCs w:val="0"/>
        </w:rPr>
        <w:t>ting shares similarities with photogrammetry in that both methods begin with camera-captured images and apply techniques like Structure-from-Motion (SfM)</w:t>
      </w:r>
      <w:r w:rsidR="00AC504E" w:rsidRPr="008E30A9">
        <w:rPr>
          <w:rStyle w:val="Strong"/>
          <w:b w:val="0"/>
          <w:bCs w:val="0"/>
        </w:rPr>
        <w:t xml:space="preserve"> </w:t>
      </w:r>
      <w:r w:rsidR="00AC504E" w:rsidRPr="008E30A9">
        <w:rPr>
          <w:rStyle w:val="Strong"/>
          <w:b w:val="0"/>
          <w:bCs w:val="0"/>
        </w:rPr>
        <w:fldChar w:fldCharType="begin"/>
      </w:r>
      <w:r w:rsidR="0012635B" w:rsidRPr="008E30A9">
        <w:rPr>
          <w:rStyle w:val="Strong"/>
          <w:b w:val="0"/>
          <w:bCs w:val="0"/>
        </w:rPr>
        <w:instrText xml:space="preserve"> ADDIN ZOTERO_ITEM CSL_CITATION {"citationID":"DZOLe78i","properties":{"formattedCitation":"(Snavely, Seitz and Szeliski, 2006)","plainCitation":"(Snavely, Seitz and Szeliski, 2006)","noteIndex":0},"citationItems":[{"id":224,"uris":["http://zotero.org/users/12785515/items/G6KUVZJ7"],"itemData":{"id":224,"type":"paper-conference","abstract":"We present a system for interactively browsing and exploring large unstructured collections of photographs of a scene using a novel 3D interface. Our system consists of an image-based modeling front end that automatically computes the viewpoint of each photograph as well as a sparse 3D model of the scene and image to model correspondences. Our photo explorer uses image-based rendering techniques to smoothly transition between photographs, while also enabling full 3D navigation and exploration of the set of images and world geometry, along with auxiliary information such as overhead maps. Our system also makes it easy to construct photo tours of scenic or historic locations, and to annotate image details, which are automatically transferred to other relevant images. We demonstrate our system on several large personal photo collections as well as images gathered from Internet photo sharing sites.","collection-title":"SIGGRAPH '06","container-title":"ACM SIGGRAPH 2006 Papers","DOI":"10.1145/1179352.1141964","event-place":"New York, NY, USA","ISBN":"978-1-59593-364-5","page":"835–846","publisher":"Association for Computing Machinery","publisher-place":"New York, NY, USA","source":"ACM Digital Library","title":"Photo tourism: exploring photo collections in 3D","title-short":"Photo tourism","URL":"https://dl.acm.org/doi/10.1145/1179352.1141964","author":[{"family":"Snavely","given":"Noah"},{"family":"Seitz","given":"Steven M."},{"family":"Szeliski","given":"Richard"}],"accessed":{"date-parts":[["2024",10,17]]},"issued":{"date-parts":[["2006",7,1]]}}}],"schema":"https://github.com/citation-style-language/schema/raw/master/csl-citation.json"} </w:instrText>
      </w:r>
      <w:r w:rsidR="00AC504E" w:rsidRPr="008E30A9">
        <w:rPr>
          <w:rStyle w:val="Strong"/>
          <w:b w:val="0"/>
          <w:bCs w:val="0"/>
        </w:rPr>
        <w:fldChar w:fldCharType="separate"/>
      </w:r>
      <w:r w:rsidR="00E30305" w:rsidRPr="00E30305">
        <w:rPr>
          <w:rFonts w:ascii="Calibri" w:hAnsi="Calibri" w:cs="Calibri"/>
        </w:rPr>
        <w:t>(Snavely, Seitz and Szeliski, 2006)</w:t>
      </w:r>
      <w:r w:rsidR="00AC504E" w:rsidRPr="008E30A9">
        <w:rPr>
          <w:rStyle w:val="Strong"/>
          <w:b w:val="0"/>
          <w:bCs w:val="0"/>
        </w:rPr>
        <w:fldChar w:fldCharType="end"/>
      </w:r>
      <w:r w:rsidRPr="008E30A9">
        <w:rPr>
          <w:rStyle w:val="Strong"/>
          <w:b w:val="0"/>
          <w:bCs w:val="0"/>
        </w:rPr>
        <w:t xml:space="preserve"> to generate 3D data. Gaussian </w:t>
      </w:r>
      <w:r w:rsidR="00F62157" w:rsidRPr="008E30A9">
        <w:rPr>
          <w:rStyle w:val="Strong"/>
          <w:b w:val="0"/>
          <w:bCs w:val="0"/>
        </w:rPr>
        <w:t>Splat</w:t>
      </w:r>
      <w:r w:rsidRPr="008E30A9">
        <w:rPr>
          <w:rStyle w:val="Strong"/>
          <w:b w:val="0"/>
          <w:bCs w:val="0"/>
        </w:rPr>
        <w:t>ting deviates in how it handles and renders this data. While</w:t>
      </w:r>
      <w:r w:rsidR="001C0825" w:rsidRPr="008E30A9">
        <w:rPr>
          <w:rStyle w:val="Strong"/>
          <w:b w:val="0"/>
          <w:bCs w:val="0"/>
        </w:rPr>
        <w:t xml:space="preserve"> traditional</w:t>
      </w:r>
      <w:r w:rsidRPr="008E30A9">
        <w:rPr>
          <w:rStyle w:val="Strong"/>
          <w:b w:val="0"/>
          <w:bCs w:val="0"/>
        </w:rPr>
        <w:t xml:space="preserve"> photogrammetry converts image data into meshes or voxel grids</w:t>
      </w:r>
      <w:r w:rsidR="00B10E67" w:rsidRPr="008E30A9">
        <w:rPr>
          <w:rStyle w:val="Strong"/>
          <w:b w:val="0"/>
          <w:bCs w:val="0"/>
        </w:rPr>
        <w:t xml:space="preserve"> </w:t>
      </w:r>
      <w:r w:rsidR="00B10E67" w:rsidRPr="008E30A9">
        <w:rPr>
          <w:rStyle w:val="Strong"/>
          <w:b w:val="0"/>
          <w:bCs w:val="0"/>
        </w:rPr>
        <w:fldChar w:fldCharType="begin"/>
      </w:r>
      <w:r w:rsidR="0012635B" w:rsidRPr="008E30A9">
        <w:rPr>
          <w:rStyle w:val="Strong"/>
          <w:b w:val="0"/>
          <w:bCs w:val="0"/>
        </w:rPr>
        <w:instrText xml:space="preserve"> ADDIN ZOTERO_ITEM CSL_CITATION {"citationID":"ISfSPF3Y","properties":{"formattedCitation":"(Snavely, Seitz and Szeliski, 2006)","plainCitation":"(Snavely, Seitz and Szeliski, 2006)","noteIndex":0},"citationItems":[{"id":224,"uris":["http://zotero.org/users/12785515/items/G6KUVZJ7"],"itemData":{"id":224,"type":"paper-conference","abstract":"We present a system for interactively browsing and exploring large unstructured collections of photographs of a scene using a novel 3D interface. Our system consists of an image-based modeling front end that automatically computes the viewpoint of each photograph as well as a sparse 3D model of the scene and image to model correspondences. Our photo explorer uses image-based rendering techniques to smoothly transition between photographs, while also enabling full 3D navigation and exploration of the set of images and world geometry, along with auxiliary information such as overhead maps. Our system also makes it easy to construct photo tours of scenic or historic locations, and to annotate image details, which are automatically transferred to other relevant images. We demonstrate our system on several large personal photo collections as well as images gathered from Internet photo sharing sites.","collection-title":"SIGGRAPH '06","container-title":"ACM SIGGRAPH 2006 Papers","DOI":"10.1145/1179352.1141964","event-place":"New York, NY, USA","ISBN":"978-1-59593-364-5","page":"835–846","publisher":"Association for Computing Machinery","publisher-place":"New York, NY, USA","source":"ACM Digital Library","title":"Photo tourism: exploring photo collections in 3D","title-short":"Photo tourism","URL":"https://dl.acm.org/doi/10.1145/1179352.1141964","author":[{"family":"Snavely","given":"Noah"},{"family":"Seitz","given":"Steven M."},{"family":"Szeliski","given":"Richard"}],"accessed":{"date-parts":[["2024",10,17]]},"issued":{"date-parts":[["2006",7,1]]}}}],"schema":"https://github.com/citation-style-language/schema/raw/master/csl-citation.json"} </w:instrText>
      </w:r>
      <w:r w:rsidR="00B10E67" w:rsidRPr="008E30A9">
        <w:rPr>
          <w:rStyle w:val="Strong"/>
          <w:b w:val="0"/>
          <w:bCs w:val="0"/>
        </w:rPr>
        <w:fldChar w:fldCharType="separate"/>
      </w:r>
      <w:r w:rsidR="00E30305" w:rsidRPr="00E30305">
        <w:rPr>
          <w:rFonts w:ascii="Calibri" w:hAnsi="Calibri" w:cs="Calibri"/>
        </w:rPr>
        <w:t>(Snavely, Seitz and Szeliski, 2006)</w:t>
      </w:r>
      <w:r w:rsidR="00B10E67" w:rsidRPr="008E30A9">
        <w:rPr>
          <w:rStyle w:val="Strong"/>
          <w:b w:val="0"/>
          <w:bCs w:val="0"/>
        </w:rPr>
        <w:fldChar w:fldCharType="end"/>
      </w:r>
      <w:r w:rsidRPr="008E30A9">
        <w:rPr>
          <w:rStyle w:val="Strong"/>
          <w:b w:val="0"/>
          <w:bCs w:val="0"/>
        </w:rPr>
        <w:t xml:space="preserve">, Gaussian </w:t>
      </w:r>
      <w:r w:rsidR="00F62157" w:rsidRPr="008E30A9">
        <w:rPr>
          <w:rStyle w:val="Strong"/>
          <w:b w:val="0"/>
          <w:bCs w:val="0"/>
        </w:rPr>
        <w:t>Splat</w:t>
      </w:r>
      <w:r w:rsidRPr="008E30A9">
        <w:rPr>
          <w:rStyle w:val="Strong"/>
          <w:b w:val="0"/>
          <w:bCs w:val="0"/>
        </w:rPr>
        <w:t>ting employs low-weight Gaussian functions that allow smoother, more fluid transitions between data points</w:t>
      </w:r>
      <w:r w:rsidR="00441FEF" w:rsidRPr="008E30A9">
        <w:rPr>
          <w:rStyle w:val="Strong"/>
          <w:b w:val="0"/>
          <w:bCs w:val="0"/>
        </w:rPr>
        <w:t xml:space="preserve"> </w:t>
      </w:r>
      <w:r w:rsidR="00441FEF" w:rsidRPr="008E30A9">
        <w:rPr>
          <w:rStyle w:val="Strong"/>
          <w:b w:val="0"/>
          <w:bCs w:val="0"/>
        </w:rPr>
        <w:fldChar w:fldCharType="begin"/>
      </w:r>
      <w:r w:rsidR="0012635B" w:rsidRPr="008E30A9">
        <w:rPr>
          <w:rStyle w:val="Strong"/>
          <w:b w:val="0"/>
          <w:bCs w:val="0"/>
        </w:rPr>
        <w:instrText xml:space="preserve"> ADDIN ZOTERO_ITEM CSL_CITATION {"citationID":"UEPpza4Z","properties":{"formattedCitation":"(Radl et al., 2024)","plainCitation":"(Radl et al., 2024)","noteIndex":0},"citationItems":[{"id":189,"uris":["http://zotero.org/users/12785515/items/XP6NV3FR"],"itemData":{"id":189,"type":"article-journal","abstract":"Gaussian Splatting has emerged as a prominent model for constructing 3D representations from images across diverse domains. However, the efficiency of the 3D Gaussian Splatting rendering pipeline relies on several simplifications. Notably, reducing Gaussian to 2D splats with a single viewspace depth introduces popping and blending artifacts during view rotation. Addressing this issue requires accurate per-pixel depth computation, yet a full per-pixel sort proves excessively costly compared to a global sort operation. In this paper, we present a novel hierarchical rasterization approach that systematically resorts and culls splats with minimal processing overhead. Our software rasterizer effectively eliminates popping artifacts and view inconsistencies, as demonstrated through both quantitative and qualitative measurements. Simultaneously, our method mitigates the potential for cheating view-dependent effects with popping, ensuring a more authentic representation. Despite the elimination of cheating, our approach achieves comparable quantitative results for test images, while increasing the consistency for novel view synthesis in motion. Due to its design, our hierarchical approach is only 4% slower on average than the original Gaussian Splatting. Notably, enforcing consistency enables a reduction in the number of Gaussians by approximately half with nearly identical quality and view-consistency. Consequently, rendering performance is nearly doubled, making our approach 1.6x faster than the original Gaussian Splatting, with a 50% reduction in memory requirements. Our renderer is publicly available at https://github.com/r4dl/StopThePop.","container-title":"ACM Trans. Graph.","DOI":"10.1145/3658187","ISSN":"0730-0301","issue":"4","page":"64:1–64:17","source":"ACM Digital Library","title":"StopThePop: Sorted Gaussian Splatting for View-Consistent Real-time Rendering","title-short":"StopThePop","volume":"43","author":[{"family":"Radl","given":"Lukas"},{"family":"Steiner","given":"Michael"},{"family":"Parger","given":"Mathias"},{"family":"Weinrauch","given":"Alexander"},{"family":"Kerbl","given":"Bernhard"},{"family":"Steinberger","given":"Markus"}],"issued":{"date-parts":[["2024",7,19]]}}}],"schema":"https://github.com/citation-style-language/schema/raw/master/csl-citation.json"} </w:instrText>
      </w:r>
      <w:r w:rsidR="00441FEF" w:rsidRPr="008E30A9">
        <w:rPr>
          <w:rStyle w:val="Strong"/>
          <w:b w:val="0"/>
          <w:bCs w:val="0"/>
        </w:rPr>
        <w:fldChar w:fldCharType="separate"/>
      </w:r>
      <w:r w:rsidR="00E30305" w:rsidRPr="00E30305">
        <w:rPr>
          <w:rFonts w:ascii="Calibri" w:hAnsi="Calibri" w:cs="Calibri"/>
        </w:rPr>
        <w:t>(Radl et al., 2024)</w:t>
      </w:r>
      <w:r w:rsidR="00441FEF" w:rsidRPr="008E30A9">
        <w:rPr>
          <w:rStyle w:val="Strong"/>
          <w:b w:val="0"/>
          <w:bCs w:val="0"/>
        </w:rPr>
        <w:fldChar w:fldCharType="end"/>
      </w:r>
      <w:r w:rsidRPr="008E30A9">
        <w:rPr>
          <w:rStyle w:val="Strong"/>
          <w:b w:val="0"/>
          <w:bCs w:val="0"/>
        </w:rPr>
        <w:t>.</w:t>
      </w:r>
    </w:p>
    <w:p w14:paraId="57872DD7" w14:textId="192EE954" w:rsidR="006E5D77" w:rsidRPr="008E30A9" w:rsidRDefault="00670E84" w:rsidP="009538F9">
      <w:pPr>
        <w:rPr>
          <w:rStyle w:val="Strong"/>
          <w:b w:val="0"/>
          <w:bCs w:val="0"/>
        </w:rPr>
      </w:pPr>
      <w:r>
        <w:rPr>
          <w:rStyle w:val="Strong"/>
          <w:b w:val="0"/>
          <w:bCs w:val="0"/>
        </w:rPr>
        <w:t>A</w:t>
      </w:r>
      <w:r w:rsidR="009538F9" w:rsidRPr="008E30A9">
        <w:rPr>
          <w:rStyle w:val="Strong"/>
          <w:b w:val="0"/>
          <w:bCs w:val="0"/>
        </w:rPr>
        <w:t xml:space="preserve"> </w:t>
      </w:r>
      <w:r>
        <w:rPr>
          <w:rStyle w:val="Strong"/>
          <w:b w:val="0"/>
          <w:bCs w:val="0"/>
        </w:rPr>
        <w:t>notable</w:t>
      </w:r>
      <w:r w:rsidR="009538F9" w:rsidRPr="008E30A9">
        <w:rPr>
          <w:rStyle w:val="Strong"/>
          <w:b w:val="0"/>
          <w:bCs w:val="0"/>
        </w:rPr>
        <w:t xml:space="preserve"> difference lies in scalability and render speed: Gaussian </w:t>
      </w:r>
      <w:r w:rsidR="00F62157" w:rsidRPr="008E30A9">
        <w:rPr>
          <w:rStyle w:val="Strong"/>
          <w:b w:val="0"/>
          <w:bCs w:val="0"/>
        </w:rPr>
        <w:t>Splat</w:t>
      </w:r>
      <w:r w:rsidR="009538F9" w:rsidRPr="008E30A9">
        <w:rPr>
          <w:rStyle w:val="Strong"/>
          <w:b w:val="0"/>
          <w:bCs w:val="0"/>
        </w:rPr>
        <w:t xml:space="preserve">ting’s lightweight nature allows faster rendering, making it better suited for real-time applications compared to photogrammetry’s polygon-heavy models, which can demand high processing power. This efficiency positions Gaussian </w:t>
      </w:r>
      <w:r w:rsidR="00F62157" w:rsidRPr="008E30A9">
        <w:rPr>
          <w:rStyle w:val="Strong"/>
          <w:b w:val="0"/>
          <w:bCs w:val="0"/>
        </w:rPr>
        <w:t>Splat</w:t>
      </w:r>
      <w:r w:rsidR="009538F9" w:rsidRPr="008E30A9">
        <w:rPr>
          <w:rStyle w:val="Strong"/>
          <w:b w:val="0"/>
          <w:bCs w:val="0"/>
        </w:rPr>
        <w:t>ting as a potential solution for</w:t>
      </w:r>
      <w:r w:rsidR="00FA2D5E" w:rsidRPr="008E30A9">
        <w:rPr>
          <w:rStyle w:val="Strong"/>
          <w:b w:val="0"/>
          <w:bCs w:val="0"/>
        </w:rPr>
        <w:t xml:space="preserve"> the</w:t>
      </w:r>
      <w:r w:rsidR="007E0ED2" w:rsidRPr="008E30A9">
        <w:rPr>
          <w:rStyle w:val="Strong"/>
          <w:b w:val="0"/>
          <w:bCs w:val="0"/>
        </w:rPr>
        <w:t xml:space="preserve"> </w:t>
      </w:r>
      <w:r w:rsidR="00FA2D5E" w:rsidRPr="008E30A9">
        <w:rPr>
          <w:rStyle w:val="Strong"/>
          <w:b w:val="0"/>
          <w:bCs w:val="0"/>
        </w:rPr>
        <w:t>increasing demand for video game quality and performance</w:t>
      </w:r>
      <w:r w:rsidR="007E0ED2" w:rsidRPr="008E30A9">
        <w:rPr>
          <w:rStyle w:val="Strong"/>
          <w:b w:val="0"/>
          <w:bCs w:val="0"/>
        </w:rPr>
        <w:t xml:space="preserve"> </w:t>
      </w:r>
      <w:r w:rsidR="007E0ED2" w:rsidRPr="008E30A9">
        <w:rPr>
          <w:rStyle w:val="Strong"/>
          <w:b w:val="0"/>
          <w:bCs w:val="0"/>
        </w:rPr>
        <w:fldChar w:fldCharType="begin"/>
      </w:r>
      <w:r w:rsidR="007E0ED2" w:rsidRPr="008E30A9">
        <w:rPr>
          <w:rStyle w:val="Strong"/>
          <w:b w:val="0"/>
          <w:bCs w:val="0"/>
        </w:rPr>
        <w:instrText xml:space="preserve"> ADDIN ZOTERO_ITEM CSL_CITATION {"citationID":"D4tSBqmU","properties":{"formattedCitation":"(Atreya, 2022)","plainCitation":"(Atreya, 2022)","noteIndex":0},"citationItems":[{"id":297,"uris":["http://zotero.org/users/12785515/items/DF9FKTFG"],"itemData":{"id":297,"type":"webpage","abstract":"Explore millions of resources from scholarly journals, books, newspapers, videos and more, on the ProQuest Platform.","language":"en","title":"THE EVOLUTION OF VIDEO GAME GRAPHICS AND THEIR IMPACT ON THE INDUSTRY - ProQuest","URL":"https://www.proquest.com/openview/ec5dd0d458105086072444bd3ba74239/1?pq-origsite=gscholar&amp;cbl=2035897","author":[{"family":"Atreya","given":"Swati"}],"accessed":{"date-parts":[["2024",12,2]]},"issued":{"date-parts":[["2022",5]]}}}],"schema":"https://github.com/citation-style-language/schema/raw/master/csl-citation.json"} </w:instrText>
      </w:r>
      <w:r w:rsidR="007E0ED2" w:rsidRPr="008E30A9">
        <w:rPr>
          <w:rStyle w:val="Strong"/>
          <w:b w:val="0"/>
          <w:bCs w:val="0"/>
        </w:rPr>
        <w:fldChar w:fldCharType="separate"/>
      </w:r>
      <w:r w:rsidR="00E30305" w:rsidRPr="00E30305">
        <w:rPr>
          <w:rFonts w:ascii="Calibri" w:hAnsi="Calibri" w:cs="Calibri"/>
        </w:rPr>
        <w:t>(Atreya, 2022)</w:t>
      </w:r>
      <w:r w:rsidR="007E0ED2" w:rsidRPr="008E30A9">
        <w:rPr>
          <w:rStyle w:val="Strong"/>
          <w:b w:val="0"/>
          <w:bCs w:val="0"/>
        </w:rPr>
        <w:fldChar w:fldCharType="end"/>
      </w:r>
      <w:r w:rsidR="00202F87" w:rsidRPr="008E30A9">
        <w:rPr>
          <w:rStyle w:val="Strong"/>
          <w:b w:val="0"/>
          <w:bCs w:val="0"/>
        </w:rPr>
        <w:t>,</w:t>
      </w:r>
      <w:r w:rsidR="00FA2D5E" w:rsidRPr="008E30A9">
        <w:rPr>
          <w:rStyle w:val="Strong"/>
          <w:b w:val="0"/>
          <w:bCs w:val="0"/>
        </w:rPr>
        <w:t xml:space="preserve"> as well as</w:t>
      </w:r>
      <w:r w:rsidR="009538F9" w:rsidRPr="008E30A9">
        <w:rPr>
          <w:rStyle w:val="Strong"/>
          <w:b w:val="0"/>
          <w:bCs w:val="0"/>
        </w:rPr>
        <w:t xml:space="preserve"> mobile and VR applications where performance constraints are a primary concern</w:t>
      </w:r>
      <w:r w:rsidR="00DC75AC" w:rsidRPr="008E30A9">
        <w:rPr>
          <w:rStyle w:val="Strong"/>
          <w:b w:val="0"/>
          <w:bCs w:val="0"/>
        </w:rPr>
        <w:t xml:space="preserve"> due to the limited hardware</w:t>
      </w:r>
      <w:r w:rsidR="009538F9" w:rsidRPr="008E30A9">
        <w:rPr>
          <w:rStyle w:val="Strong"/>
          <w:b w:val="0"/>
          <w:bCs w:val="0"/>
        </w:rPr>
        <w:t>.</w:t>
      </w:r>
    </w:p>
    <w:p w14:paraId="3592DCE5" w14:textId="77777777" w:rsidR="009538F9" w:rsidRPr="008E30A9" w:rsidRDefault="009538F9" w:rsidP="009538F9">
      <w:pPr>
        <w:rPr>
          <w:rStyle w:val="Strong"/>
          <w:b w:val="0"/>
          <w:bCs w:val="0"/>
        </w:rPr>
      </w:pPr>
    </w:p>
    <w:p w14:paraId="5E30FAA2" w14:textId="77777777" w:rsidR="009538F9" w:rsidRPr="008E30A9" w:rsidRDefault="009538F9" w:rsidP="008A7038">
      <w:pPr>
        <w:pStyle w:val="Heading3"/>
        <w:rPr>
          <w:rStyle w:val="Strong"/>
          <w:b w:val="0"/>
          <w:bCs w:val="0"/>
        </w:rPr>
      </w:pPr>
      <w:bookmarkStart w:id="9" w:name="_Toc183992226"/>
      <w:r w:rsidRPr="008E30A9">
        <w:rPr>
          <w:rStyle w:val="Strong"/>
          <w:b w:val="0"/>
          <w:bCs w:val="0"/>
        </w:rPr>
        <w:t>Emerging Techniques: NeRF and Beyond</w:t>
      </w:r>
      <w:bookmarkEnd w:id="9"/>
    </w:p>
    <w:p w14:paraId="66A1FFBA" w14:textId="37770248" w:rsidR="00D9770B" w:rsidRDefault="009538F9" w:rsidP="009538F9">
      <w:pPr>
        <w:rPr>
          <w:rStyle w:val="Strong"/>
          <w:b w:val="0"/>
          <w:bCs w:val="0"/>
        </w:rPr>
      </w:pPr>
      <w:r w:rsidRPr="008E30A9">
        <w:rPr>
          <w:rStyle w:val="Strong"/>
          <w:b w:val="0"/>
          <w:bCs w:val="0"/>
        </w:rPr>
        <w:t>With advances in 3D content creation, methods like Neural Radiance Fields (NeRF)</w:t>
      </w:r>
      <w:r w:rsidR="00C50E49" w:rsidRPr="008E30A9">
        <w:rPr>
          <w:rStyle w:val="Strong"/>
          <w:b w:val="0"/>
          <w:bCs w:val="0"/>
        </w:rPr>
        <w:t xml:space="preserve"> </w:t>
      </w:r>
      <w:r w:rsidR="00C50E49" w:rsidRPr="008E30A9">
        <w:rPr>
          <w:rStyle w:val="Strong"/>
          <w:b w:val="0"/>
          <w:bCs w:val="0"/>
        </w:rPr>
        <w:fldChar w:fldCharType="begin"/>
      </w:r>
      <w:r w:rsidR="0012635B" w:rsidRPr="008E30A9">
        <w:rPr>
          <w:rStyle w:val="Strong"/>
          <w:b w:val="0"/>
          <w:bCs w:val="0"/>
        </w:rPr>
        <w:instrText xml:space="preserve"> ADDIN ZOTERO_ITEM CSL_CITATION {"citationID":"SABn2Ael","properties":{"formattedCitation":"(Mildenhall et al., 2020)","plainCitation":"(Mildenhall et al., 2020)","noteIndex":0},"citationItems":[{"id":233,"uris":["http://zotero.org/users/12785515/items/GE84K3LV"],"itemData":{"id":233,"type":"article","abstract":"We present a method that achieves state-of-the-art results for synthesizing novel views of complex scenes by optimizing an underlying continuous volumetric scene function using a sparse set of input views. Our algorithm represents a scene using a fully-connected (non-convolutional) deep network, whose input is a single continuous 5D coordinate (spatial location $(x,y,z)$ and viewing direction $(\\theta, \\phi)$) and whose output is the volume density and view-dependent emitted radiance at that spatial location. We synthesize views by querying 5D coordinates along camera rays and use classic volume rendering techniques to project the output colors and densities into an image. Because volume rendering is naturally differentiable, the only input required to optimize our representation is a set of images with known camera poses. We describe how to effectively optimize neural radiance fields to render photorealistic novel views of scenes with complicated geometry and appearance, and demonstrate results that outperform prior work on neural rendering and view synthesis. View synthesis results are best viewed as videos, so we urge readers to view our supplementary video for convincing comparisons.","note":"arXiv:2003.08934","number":"arXiv:2003.08934","publisher":"arXiv","source":"arXiv.org","title":"NeRF: Representing Scenes as Neural Radiance Fields for View Synthesis","title-short":"NeRF","URL":"http://arxiv.org/abs/2003.08934","author":[{"family":"Mildenhall","given":"Ben"},{"family":"Srinivasan","given":"Pratul P."},{"family":"Tancik","given":"Matthew"},{"family":"Barron","given":"Jonathan T."},{"family":"Ramamoorthi","given":"Ravi"},{"family":"Ng","given":"Ren"}],"accessed":{"date-parts":[["2024",10,27]]},"issued":{"date-parts":[["2020",8,3]]}}}],"schema":"https://github.com/citation-style-language/schema/raw/master/csl-citation.json"} </w:instrText>
      </w:r>
      <w:r w:rsidR="00C50E49" w:rsidRPr="008E30A9">
        <w:rPr>
          <w:rStyle w:val="Strong"/>
          <w:b w:val="0"/>
          <w:bCs w:val="0"/>
        </w:rPr>
        <w:fldChar w:fldCharType="separate"/>
      </w:r>
      <w:r w:rsidR="00E30305" w:rsidRPr="00E30305">
        <w:rPr>
          <w:rFonts w:ascii="Calibri" w:hAnsi="Calibri" w:cs="Calibri"/>
        </w:rPr>
        <w:t>(Mildenhall et al., 2020)</w:t>
      </w:r>
      <w:r w:rsidR="00C50E49" w:rsidRPr="008E30A9">
        <w:rPr>
          <w:rStyle w:val="Strong"/>
          <w:b w:val="0"/>
          <w:bCs w:val="0"/>
        </w:rPr>
        <w:fldChar w:fldCharType="end"/>
      </w:r>
      <w:r w:rsidRPr="008E30A9">
        <w:rPr>
          <w:rStyle w:val="Strong"/>
          <w:b w:val="0"/>
          <w:bCs w:val="0"/>
        </w:rPr>
        <w:t xml:space="preserve"> have </w:t>
      </w:r>
      <w:r w:rsidR="00C50E49" w:rsidRPr="008E30A9">
        <w:rPr>
          <w:rStyle w:val="Strong"/>
          <w:b w:val="0"/>
          <w:bCs w:val="0"/>
        </w:rPr>
        <w:t>gained</w:t>
      </w:r>
      <w:r w:rsidRPr="008E30A9">
        <w:rPr>
          <w:rStyle w:val="Strong"/>
          <w:b w:val="0"/>
          <w:bCs w:val="0"/>
        </w:rPr>
        <w:t xml:space="preserve"> traction for producing realistic and accurate 3D reconstructions. NeRF, which uses neural networks to predict </w:t>
      </w:r>
      <w:r w:rsidR="006475EB" w:rsidRPr="008E30A9">
        <w:rPr>
          <w:rStyle w:val="Strong"/>
          <w:b w:val="0"/>
          <w:bCs w:val="0"/>
        </w:rPr>
        <w:t>the </w:t>
      </w:r>
      <w:r w:rsidRPr="008E30A9">
        <w:rPr>
          <w:rStyle w:val="Strong"/>
          <w:b w:val="0"/>
          <w:bCs w:val="0"/>
        </w:rPr>
        <w:t>light intensity and colo</w:t>
      </w:r>
      <w:r w:rsidR="006475EB" w:rsidRPr="008E30A9">
        <w:rPr>
          <w:rStyle w:val="Strong"/>
          <w:b w:val="0"/>
          <w:bCs w:val="0"/>
        </w:rPr>
        <w:t>u</w:t>
      </w:r>
      <w:r w:rsidRPr="008E30A9">
        <w:rPr>
          <w:rStyle w:val="Strong"/>
          <w:b w:val="0"/>
          <w:bCs w:val="0"/>
        </w:rPr>
        <w:t xml:space="preserve">r across scenes, shares Gaussian </w:t>
      </w:r>
      <w:r w:rsidR="00F62157" w:rsidRPr="008E30A9">
        <w:rPr>
          <w:rStyle w:val="Strong"/>
          <w:b w:val="0"/>
          <w:bCs w:val="0"/>
        </w:rPr>
        <w:t>Splat</w:t>
      </w:r>
      <w:r w:rsidRPr="008E30A9">
        <w:rPr>
          <w:rStyle w:val="Strong"/>
          <w:b w:val="0"/>
          <w:bCs w:val="0"/>
        </w:rPr>
        <w:t>ting’s goal of efficiently rendering point clouds but achieves this through deep learning. While NeRF can produce high</w:t>
      </w:r>
      <w:r w:rsidR="00C50E49" w:rsidRPr="008E30A9">
        <w:rPr>
          <w:rStyle w:val="Strong"/>
          <w:b w:val="0"/>
          <w:bCs w:val="0"/>
        </w:rPr>
        <w:t>-</w:t>
      </w:r>
      <w:r w:rsidRPr="008E30A9">
        <w:rPr>
          <w:rStyle w:val="Strong"/>
          <w:b w:val="0"/>
          <w:bCs w:val="0"/>
        </w:rPr>
        <w:t>fidelity scenes</w:t>
      </w:r>
      <w:r w:rsidR="00784B55">
        <w:rPr>
          <w:rStyle w:val="Strong"/>
          <w:b w:val="0"/>
          <w:bCs w:val="0"/>
        </w:rPr>
        <w:t>,</w:t>
      </w:r>
      <w:r w:rsidRPr="008E30A9">
        <w:rPr>
          <w:rStyle w:val="Strong"/>
          <w:b w:val="0"/>
          <w:bCs w:val="0"/>
        </w:rPr>
        <w:t xml:space="preserve"> it requires significant computation and lengthy training times</w:t>
      </w:r>
      <w:r w:rsidR="00894733" w:rsidRPr="008E30A9">
        <w:rPr>
          <w:rStyle w:val="Strong"/>
          <w:b w:val="0"/>
          <w:bCs w:val="0"/>
        </w:rPr>
        <w:t xml:space="preserve"> </w:t>
      </w:r>
      <w:r w:rsidR="00894733" w:rsidRPr="008E30A9">
        <w:rPr>
          <w:rStyle w:val="Strong"/>
          <w:b w:val="0"/>
          <w:bCs w:val="0"/>
        </w:rPr>
        <w:fldChar w:fldCharType="begin"/>
      </w:r>
      <w:r w:rsidR="0012635B" w:rsidRPr="008E30A9">
        <w:rPr>
          <w:rStyle w:val="Strong"/>
          <w:b w:val="0"/>
          <w:bCs w:val="0"/>
        </w:rPr>
        <w:instrText xml:space="preserve"> ADDIN ZOTERO_ITEM CSL_CITATION {"citationID":"9alot0LN","properties":{"formattedCitation":"(Mildenhall et al., 2020)","plainCitation":"(Mildenhall et al., 2020)","noteIndex":0},"citationItems":[{"id":233,"uris":["http://zotero.org/users/12785515/items/GE84K3LV"],"itemData":{"id":233,"type":"article","abstract":"We present a method that achieves state-of-the-art results for synthesizing novel views of complex scenes by optimizing an underlying continuous volumetric scene function using a sparse set of input views. Our algorithm represents a scene using a fully-connected (non-convolutional) deep network, whose input is a single continuous 5D coordinate (spatial location $(x,y,z)$ and viewing direction $(\\theta, \\phi)$) and whose output is the volume density and view-dependent emitted radiance at that spatial location. We synthesize views by querying 5D coordinates along camera rays and use classic volume rendering techniques to project the output colors and densities into an image. Because volume rendering is naturally differentiable, the only input required to optimize our representation is a set of images with known camera poses. We describe how to effectively optimize neural radiance fields to render photorealistic novel views of scenes with complicated geometry and appearance, and demonstrate results that outperform prior work on neural rendering and view synthesis. View synthesis results are best viewed as videos, so we urge readers to view our supplementary video for convincing comparisons.","note":"arXiv:2003.08934","number":"arXiv:2003.08934","publisher":"arXiv","source":"arXiv.org","title":"NeRF: Representing Scenes as Neural Radiance Fields for View Synthesis","title-short":"NeRF","URL":"http://arxiv.org/abs/2003.08934","author":[{"family":"Mildenhall","given":"Ben"},{"family":"Srinivasan","given":"Pratul P."},{"family":"Tancik","given":"Matthew"},{"family":"Barron","given":"Jonathan T."},{"family":"Ramamoorthi","given":"Ravi"},{"family":"Ng","given":"Ren"}],"accessed":{"date-parts":[["2024",10,27]]},"issued":{"date-parts":[["2020",8,3]]}}}],"schema":"https://github.com/citation-style-language/schema/raw/master/csl-citation.json"} </w:instrText>
      </w:r>
      <w:r w:rsidR="00894733" w:rsidRPr="008E30A9">
        <w:rPr>
          <w:rStyle w:val="Strong"/>
          <w:b w:val="0"/>
          <w:bCs w:val="0"/>
        </w:rPr>
        <w:fldChar w:fldCharType="separate"/>
      </w:r>
      <w:r w:rsidR="00E30305" w:rsidRPr="00E30305">
        <w:rPr>
          <w:rFonts w:ascii="Calibri" w:hAnsi="Calibri" w:cs="Calibri"/>
        </w:rPr>
        <w:t>(Mildenhall et al., 2020)</w:t>
      </w:r>
      <w:r w:rsidR="00894733" w:rsidRPr="008E30A9">
        <w:rPr>
          <w:rStyle w:val="Strong"/>
          <w:b w:val="0"/>
          <w:bCs w:val="0"/>
        </w:rPr>
        <w:fldChar w:fldCharType="end"/>
      </w:r>
      <w:r w:rsidRPr="008E30A9">
        <w:rPr>
          <w:rStyle w:val="Strong"/>
          <w:b w:val="0"/>
          <w:bCs w:val="0"/>
        </w:rPr>
        <w:t>, which can limit its suitability for real-time applications.</w:t>
      </w:r>
      <w:r w:rsidR="00A4259B" w:rsidRPr="008E30A9">
        <w:rPr>
          <w:rStyle w:val="Strong"/>
          <w:b w:val="0"/>
          <w:bCs w:val="0"/>
        </w:rPr>
        <w:t xml:space="preserve"> </w:t>
      </w:r>
    </w:p>
    <w:p w14:paraId="1D19C599" w14:textId="15B89E6A" w:rsidR="009538F9" w:rsidRPr="008E30A9" w:rsidRDefault="00582397" w:rsidP="009538F9">
      <w:pPr>
        <w:rPr>
          <w:rStyle w:val="Strong"/>
          <w:b w:val="0"/>
          <w:bCs w:val="0"/>
        </w:rPr>
      </w:pPr>
      <w:r w:rsidRPr="008E30A9">
        <w:rPr>
          <w:rStyle w:val="Strong"/>
          <w:b w:val="0"/>
          <w:bCs w:val="0"/>
          <w:highlight w:val="red"/>
        </w:rPr>
        <w:t>Expand on NeRF a lot mor</w:t>
      </w:r>
      <w:r w:rsidR="004B1E01" w:rsidRPr="008E30A9">
        <w:rPr>
          <w:rStyle w:val="Strong"/>
          <w:b w:val="0"/>
          <w:bCs w:val="0"/>
          <w:highlight w:val="red"/>
        </w:rPr>
        <w:t>e what is it where</w:t>
      </w:r>
      <w:r w:rsidR="00A87E1A" w:rsidRPr="008E30A9">
        <w:rPr>
          <w:rStyle w:val="Strong"/>
          <w:b w:val="0"/>
          <w:bCs w:val="0"/>
          <w:highlight w:val="red"/>
        </w:rPr>
        <w:t>/when</w:t>
      </w:r>
      <w:r w:rsidR="004B1E01" w:rsidRPr="008E30A9">
        <w:rPr>
          <w:rStyle w:val="Strong"/>
          <w:b w:val="0"/>
          <w:bCs w:val="0"/>
          <w:highlight w:val="red"/>
        </w:rPr>
        <w:t xml:space="preserve"> did it come from etc</w:t>
      </w:r>
    </w:p>
    <w:p w14:paraId="1663BF3E" w14:textId="01719BE7" w:rsidR="006F4507" w:rsidRPr="008E30A9" w:rsidRDefault="009538F9" w:rsidP="008D76DE">
      <w:pPr>
        <w:rPr>
          <w:rStyle w:val="Strong"/>
          <w:rFonts w:ascii="Times New Roman" w:eastAsiaTheme="majorEastAsia" w:hAnsi="Times New Roman" w:cstheme="majorBidi"/>
          <w:b w:val="0"/>
          <w:bCs w:val="0"/>
          <w:color w:val="2F5496" w:themeColor="accent1" w:themeShade="BF"/>
          <w:sz w:val="32"/>
          <w:szCs w:val="26"/>
        </w:rPr>
      </w:pPr>
      <w:r w:rsidRPr="008E30A9">
        <w:rPr>
          <w:rStyle w:val="Strong"/>
          <w:b w:val="0"/>
          <w:bCs w:val="0"/>
        </w:rPr>
        <w:t xml:space="preserve">Gaussian </w:t>
      </w:r>
      <w:r w:rsidR="00F62157" w:rsidRPr="008E30A9">
        <w:rPr>
          <w:rStyle w:val="Strong"/>
          <w:b w:val="0"/>
          <w:bCs w:val="0"/>
        </w:rPr>
        <w:t>Splat</w:t>
      </w:r>
      <w:r w:rsidRPr="008E30A9">
        <w:rPr>
          <w:rStyle w:val="Strong"/>
          <w:b w:val="0"/>
          <w:bCs w:val="0"/>
        </w:rPr>
        <w:t xml:space="preserve">ting offers a more immediate, lightweight solution with fewer computational demands than NeRF. However, </w:t>
      </w:r>
      <w:r w:rsidR="009F5928" w:rsidRPr="008E30A9">
        <w:rPr>
          <w:rStyle w:val="Strong"/>
          <w:b w:val="0"/>
          <w:bCs w:val="0"/>
        </w:rPr>
        <w:t>Gaussian Splatting</w:t>
      </w:r>
      <w:r w:rsidRPr="008E30A9">
        <w:rPr>
          <w:rStyle w:val="Strong"/>
          <w:b w:val="0"/>
          <w:bCs w:val="0"/>
        </w:rPr>
        <w:t xml:space="preserve"> trades flexibility</w:t>
      </w:r>
      <w:r w:rsidR="007C2179" w:rsidRPr="008E30A9">
        <w:rPr>
          <w:rStyle w:val="Strong"/>
          <w:b w:val="0"/>
          <w:bCs w:val="0"/>
        </w:rPr>
        <w:t xml:space="preserve"> </w:t>
      </w:r>
      <w:r w:rsidR="009F5928" w:rsidRPr="008E30A9">
        <w:rPr>
          <w:rStyle w:val="Strong"/>
          <w:b w:val="0"/>
          <w:bCs w:val="0"/>
        </w:rPr>
        <w:t xml:space="preserve">for fidelity </w:t>
      </w:r>
      <w:r w:rsidR="007C2179" w:rsidRPr="008E30A9">
        <w:rPr>
          <w:rStyle w:val="Strong"/>
          <w:b w:val="0"/>
          <w:bCs w:val="0"/>
        </w:rPr>
        <w:t>due to the lack of meshed geometry</w:t>
      </w:r>
      <w:r w:rsidRPr="008E30A9">
        <w:rPr>
          <w:rStyle w:val="Strong"/>
          <w:b w:val="0"/>
          <w:bCs w:val="0"/>
        </w:rPr>
        <w:t xml:space="preserve">. Both methods represent compelling alternatives to </w:t>
      </w:r>
      <w:r w:rsidR="00A4259B" w:rsidRPr="008E30A9">
        <w:rPr>
          <w:rStyle w:val="Strong"/>
          <w:b w:val="0"/>
          <w:bCs w:val="0"/>
        </w:rPr>
        <w:t>conven</w:t>
      </w:r>
      <w:r w:rsidRPr="008E30A9">
        <w:rPr>
          <w:rStyle w:val="Strong"/>
          <w:b w:val="0"/>
          <w:bCs w:val="0"/>
        </w:rPr>
        <w:t xml:space="preserve">tional 3D models, but each addresses distinct needs and constraints. Gaussian </w:t>
      </w:r>
      <w:r w:rsidR="00F62157" w:rsidRPr="008E30A9">
        <w:rPr>
          <w:rStyle w:val="Strong"/>
          <w:b w:val="0"/>
          <w:bCs w:val="0"/>
        </w:rPr>
        <w:t>Splat</w:t>
      </w:r>
      <w:r w:rsidRPr="008E30A9">
        <w:rPr>
          <w:rStyle w:val="Strong"/>
          <w:b w:val="0"/>
          <w:bCs w:val="0"/>
        </w:rPr>
        <w:t>ting's real-time performance aligns well with applications that prioriti</w:t>
      </w:r>
      <w:r w:rsidR="006475EB" w:rsidRPr="008E30A9">
        <w:rPr>
          <w:rStyle w:val="Strong"/>
          <w:b w:val="0"/>
          <w:bCs w:val="0"/>
        </w:rPr>
        <w:t>s</w:t>
      </w:r>
      <w:r w:rsidRPr="008E30A9">
        <w:rPr>
          <w:rStyle w:val="Strong"/>
          <w:b w:val="0"/>
          <w:bCs w:val="0"/>
        </w:rPr>
        <w:t xml:space="preserve">e speed and fluidity over intricate detail, whereas NeRF may be preferable when </w:t>
      </w:r>
      <w:r w:rsidR="00A4259B" w:rsidRPr="008E30A9">
        <w:rPr>
          <w:rStyle w:val="Strong"/>
          <w:b w:val="0"/>
          <w:bCs w:val="0"/>
        </w:rPr>
        <w:t>flexible meshed models</w:t>
      </w:r>
      <w:r w:rsidRPr="008E30A9">
        <w:rPr>
          <w:rStyle w:val="Strong"/>
          <w:b w:val="0"/>
          <w:bCs w:val="0"/>
        </w:rPr>
        <w:t xml:space="preserve"> </w:t>
      </w:r>
      <w:r w:rsidR="00A4259B" w:rsidRPr="008E30A9">
        <w:rPr>
          <w:rStyle w:val="Strong"/>
          <w:b w:val="0"/>
          <w:bCs w:val="0"/>
        </w:rPr>
        <w:t>are</w:t>
      </w:r>
      <w:r w:rsidRPr="008E30A9">
        <w:rPr>
          <w:rStyle w:val="Strong"/>
          <w:b w:val="0"/>
          <w:bCs w:val="0"/>
        </w:rPr>
        <w:t xml:space="preserve"> </w:t>
      </w:r>
      <w:r w:rsidR="00A4259B" w:rsidRPr="008E30A9">
        <w:rPr>
          <w:rStyle w:val="Strong"/>
          <w:b w:val="0"/>
          <w:bCs w:val="0"/>
        </w:rPr>
        <w:t>required</w:t>
      </w:r>
      <w:r w:rsidRPr="008E30A9">
        <w:rPr>
          <w:rStyle w:val="Strong"/>
          <w:b w:val="0"/>
          <w:bCs w:val="0"/>
        </w:rPr>
        <w:t>.</w:t>
      </w:r>
      <w:r w:rsidR="006F4507" w:rsidRPr="008E30A9">
        <w:rPr>
          <w:rStyle w:val="Strong"/>
          <w:b w:val="0"/>
          <w:bCs w:val="0"/>
        </w:rPr>
        <w:br w:type="page"/>
      </w:r>
    </w:p>
    <w:p w14:paraId="2CA6061C" w14:textId="48099F73" w:rsidR="00202B52" w:rsidRPr="008E30A9" w:rsidRDefault="006073CF" w:rsidP="00105F2E">
      <w:pPr>
        <w:pStyle w:val="Heading2"/>
      </w:pPr>
      <w:bookmarkStart w:id="10" w:name="_Toc183992227"/>
      <w:r w:rsidRPr="008E30A9">
        <w:rPr>
          <w:rStyle w:val="Strong"/>
          <w:b w:val="0"/>
          <w:bCs w:val="0"/>
        </w:rPr>
        <w:lastRenderedPageBreak/>
        <w:t>1</w:t>
      </w:r>
      <w:r w:rsidR="007A65E9" w:rsidRPr="008E30A9">
        <w:rPr>
          <w:rStyle w:val="Strong"/>
          <w:b w:val="0"/>
          <w:bCs w:val="0"/>
        </w:rPr>
        <w:t>.</w:t>
      </w:r>
      <w:r w:rsidR="00BE6594" w:rsidRPr="008E30A9">
        <w:rPr>
          <w:rStyle w:val="Strong"/>
          <w:b w:val="0"/>
          <w:bCs w:val="0"/>
        </w:rPr>
        <w:t>3</w:t>
      </w:r>
      <w:r w:rsidR="00202B52" w:rsidRPr="008E30A9">
        <w:rPr>
          <w:rStyle w:val="Strong"/>
          <w:b w:val="0"/>
          <w:bCs w:val="0"/>
        </w:rPr>
        <w:t>: Future Directions and Potential Improvements</w:t>
      </w:r>
      <w:bookmarkEnd w:id="10"/>
    </w:p>
    <w:p w14:paraId="78451824" w14:textId="584435F1" w:rsidR="00202B52" w:rsidRPr="008E30A9" w:rsidRDefault="00202B52" w:rsidP="00202B52">
      <w:pPr>
        <w:numPr>
          <w:ilvl w:val="0"/>
          <w:numId w:val="4"/>
        </w:numPr>
        <w:spacing w:before="100" w:beforeAutospacing="1" w:after="100" w:afterAutospacing="1" w:line="240" w:lineRule="auto"/>
      </w:pPr>
      <w:r w:rsidRPr="008E30A9">
        <w:rPr>
          <w:rStyle w:val="Strong"/>
        </w:rPr>
        <w:t>Research Gaps and Opportunities:</w:t>
      </w:r>
      <w:r w:rsidRPr="008E30A9">
        <w:t xml:space="preserve"> Identify areas where further research is needed to advance the application of Gaussian </w:t>
      </w:r>
      <w:r w:rsidR="00F62157" w:rsidRPr="008E30A9">
        <w:t>Splat</w:t>
      </w:r>
      <w:r w:rsidRPr="008E30A9">
        <w:t>ting.</w:t>
      </w:r>
    </w:p>
    <w:p w14:paraId="0DBC1138" w14:textId="73D101EA" w:rsidR="00202B52" w:rsidRPr="008E30A9" w:rsidRDefault="00202B52" w:rsidP="00202B52">
      <w:pPr>
        <w:numPr>
          <w:ilvl w:val="0"/>
          <w:numId w:val="4"/>
        </w:numPr>
        <w:spacing w:before="100" w:beforeAutospacing="1" w:after="100" w:afterAutospacing="1" w:line="240" w:lineRule="auto"/>
      </w:pPr>
      <w:r w:rsidRPr="008E30A9">
        <w:rPr>
          <w:rStyle w:val="Strong"/>
        </w:rPr>
        <w:t>Potential Enhancements:</w:t>
      </w:r>
      <w:r w:rsidRPr="008E30A9">
        <w:t xml:space="preserve"> Suggest ways to improve Gaussian </w:t>
      </w:r>
      <w:r w:rsidR="00F62157" w:rsidRPr="008E30A9">
        <w:t>Splat</w:t>
      </w:r>
      <w:r w:rsidRPr="008E30A9">
        <w:t>ting techniques, such as optimi</w:t>
      </w:r>
      <w:r w:rsidR="002D3426" w:rsidRPr="008E30A9">
        <w:t>s</w:t>
      </w:r>
      <w:r w:rsidRPr="008E30A9">
        <w:t>ing performance or expanding its capabilities.</w:t>
      </w:r>
    </w:p>
    <w:p w14:paraId="02ED59CE" w14:textId="18F38A6F" w:rsidR="00202B52" w:rsidRPr="008E30A9" w:rsidRDefault="00202B52" w:rsidP="00202B52">
      <w:pPr>
        <w:numPr>
          <w:ilvl w:val="0"/>
          <w:numId w:val="4"/>
        </w:numPr>
        <w:spacing w:before="100" w:beforeAutospacing="1" w:after="100" w:afterAutospacing="1" w:line="240" w:lineRule="auto"/>
      </w:pPr>
      <w:r w:rsidRPr="008E30A9">
        <w:rPr>
          <w:rStyle w:val="Strong"/>
        </w:rPr>
        <w:t>Integration with Other Technologies:</w:t>
      </w:r>
      <w:r w:rsidRPr="008E30A9">
        <w:t xml:space="preserve"> Explore the possibilities of combining Gaussian </w:t>
      </w:r>
      <w:r w:rsidR="00F62157" w:rsidRPr="008E30A9">
        <w:t>Splat</w:t>
      </w:r>
      <w:r w:rsidRPr="008E30A9">
        <w:t>ting with other technologies, such as machine learning or artificial intelligence.</w:t>
      </w:r>
    </w:p>
    <w:p w14:paraId="063EF183" w14:textId="77777777" w:rsidR="006073CF" w:rsidRPr="008E30A9" w:rsidRDefault="006073CF">
      <w:pPr>
        <w:spacing w:before="0" w:after="160"/>
      </w:pPr>
      <w:r w:rsidRPr="008E30A9">
        <w:br w:type="page"/>
      </w:r>
    </w:p>
    <w:p w14:paraId="37C3DC5F" w14:textId="77DAF812" w:rsidR="006073CF" w:rsidRPr="008E30A9" w:rsidRDefault="008411F0" w:rsidP="006073CF">
      <w:pPr>
        <w:pStyle w:val="Heading1"/>
      </w:pPr>
      <w:bookmarkStart w:id="11" w:name="_Toc183992228"/>
      <w:r w:rsidRPr="008E30A9">
        <w:lastRenderedPageBreak/>
        <w:t xml:space="preserve">Chapter </w:t>
      </w:r>
      <w:r w:rsidR="006073CF" w:rsidRPr="008E30A9">
        <w:t>2. Methodology</w:t>
      </w:r>
      <w:bookmarkEnd w:id="11"/>
    </w:p>
    <w:p w14:paraId="6FEA01AC" w14:textId="61B31DE8" w:rsidR="006073CF" w:rsidRPr="008E30A9" w:rsidRDefault="006073CF" w:rsidP="006073CF">
      <w:pPr>
        <w:pStyle w:val="Heading2"/>
      </w:pPr>
      <w:bookmarkStart w:id="12" w:name="_Toc183992229"/>
      <w:r w:rsidRPr="008E30A9">
        <w:t>2.1 Research Question</w:t>
      </w:r>
      <w:bookmarkEnd w:id="12"/>
    </w:p>
    <w:p w14:paraId="3F7161C5" w14:textId="2C50C534" w:rsidR="00526715" w:rsidRPr="008E30A9" w:rsidRDefault="006073CF" w:rsidP="006073CF">
      <w:pPr>
        <w:spacing w:line="276" w:lineRule="auto"/>
      </w:pPr>
      <w:r w:rsidRPr="008E30A9">
        <w:t xml:space="preserve">How can Gaussian </w:t>
      </w:r>
      <w:r w:rsidR="00F62157" w:rsidRPr="008E30A9">
        <w:t>Splat</w:t>
      </w:r>
      <w:r w:rsidRPr="008E30A9">
        <w:t xml:space="preserve">s be edited and merged to create novel and visually impressive 3D environments for use in game development and beyond? </w:t>
      </w:r>
    </w:p>
    <w:p w14:paraId="1B7864AE" w14:textId="4B5EA558" w:rsidR="001B63D2" w:rsidRPr="008E30A9" w:rsidRDefault="00226A26" w:rsidP="006073CF">
      <w:pPr>
        <w:spacing w:line="276" w:lineRule="auto"/>
      </w:pPr>
      <w:r w:rsidRPr="008E30A9">
        <w:rPr>
          <w:b/>
          <w:bCs/>
          <w:highlight w:val="yellow"/>
        </w:rPr>
        <w:t xml:space="preserve">Second </w:t>
      </w:r>
      <w:r w:rsidR="001B63D2" w:rsidRPr="008E30A9">
        <w:rPr>
          <w:b/>
          <w:bCs/>
          <w:highlight w:val="yellow"/>
        </w:rPr>
        <w:t>semester</w:t>
      </w:r>
      <w:r w:rsidRPr="008E30A9">
        <w:rPr>
          <w:b/>
          <w:bCs/>
          <w:highlight w:val="yellow"/>
        </w:rPr>
        <w:t xml:space="preserve">, </w:t>
      </w:r>
      <w:r w:rsidR="00F62157" w:rsidRPr="008E30A9">
        <w:rPr>
          <w:b/>
          <w:bCs/>
          <w:highlight w:val="yellow"/>
        </w:rPr>
        <w:t>games-middleware</w:t>
      </w:r>
      <w:r w:rsidRPr="008E30A9">
        <w:rPr>
          <w:b/>
          <w:bCs/>
          <w:highlight w:val="yellow"/>
        </w:rPr>
        <w:t xml:space="preserve"> assignment</w:t>
      </w:r>
      <w:r w:rsidR="00BE6594" w:rsidRPr="008E30A9">
        <w:rPr>
          <w:b/>
          <w:bCs/>
          <w:highlight w:val="yellow"/>
        </w:rPr>
        <w:t>:</w:t>
      </w:r>
      <w:r w:rsidR="00F62157" w:rsidRPr="008E30A9">
        <w:rPr>
          <w:highlight w:val="yellow"/>
        </w:rPr>
        <w:t xml:space="preserve"> could a</w:t>
      </w:r>
      <w:r w:rsidRPr="008E30A9">
        <w:rPr>
          <w:highlight w:val="yellow"/>
        </w:rPr>
        <w:t xml:space="preserve"> genetic algorithm</w:t>
      </w:r>
      <w:r w:rsidR="001B63D2" w:rsidRPr="008E30A9">
        <w:rPr>
          <w:highlight w:val="yellow"/>
        </w:rPr>
        <w:t xml:space="preserve"> </w:t>
      </w:r>
      <w:r w:rsidR="00F62157" w:rsidRPr="008E30A9">
        <w:rPr>
          <w:highlight w:val="yellow"/>
        </w:rPr>
        <w:t>be used with the</w:t>
      </w:r>
      <w:r w:rsidR="001B63D2" w:rsidRPr="008E30A9">
        <w:rPr>
          <w:highlight w:val="yellow"/>
        </w:rPr>
        <w:t xml:space="preserve"> NERF geometry </w:t>
      </w:r>
      <w:r w:rsidR="00F62157" w:rsidRPr="008E30A9">
        <w:rPr>
          <w:highlight w:val="yellow"/>
        </w:rPr>
        <w:t xml:space="preserve">of </w:t>
      </w:r>
      <w:r w:rsidR="00BE6594" w:rsidRPr="008E30A9">
        <w:rPr>
          <w:highlight w:val="yellow"/>
        </w:rPr>
        <w:t xml:space="preserve">the </w:t>
      </w:r>
      <w:r w:rsidR="00F62157" w:rsidRPr="008E30A9">
        <w:rPr>
          <w:highlight w:val="yellow"/>
        </w:rPr>
        <w:t xml:space="preserve">scene </w:t>
      </w:r>
      <w:r w:rsidR="001B63D2" w:rsidRPr="008E30A9">
        <w:rPr>
          <w:highlight w:val="yellow"/>
        </w:rPr>
        <w:t>to influence a set of colliders</w:t>
      </w:r>
      <w:r w:rsidR="00F62157" w:rsidRPr="008E30A9">
        <w:rPr>
          <w:highlight w:val="yellow"/>
        </w:rPr>
        <w:t xml:space="preserve"> that would match the </w:t>
      </w:r>
      <w:r w:rsidR="00BE6594" w:rsidRPr="008E30A9">
        <w:rPr>
          <w:highlight w:val="yellow"/>
        </w:rPr>
        <w:t>Gaussian</w:t>
      </w:r>
      <w:r w:rsidR="00F62157" w:rsidRPr="008E30A9">
        <w:rPr>
          <w:highlight w:val="yellow"/>
        </w:rPr>
        <w:t xml:space="preserve"> Splat version of that scene? This would allow the visual fidelity of </w:t>
      </w:r>
      <w:r w:rsidR="00BE6594" w:rsidRPr="008E30A9">
        <w:rPr>
          <w:highlight w:val="yellow"/>
        </w:rPr>
        <w:t>Gaussian</w:t>
      </w:r>
      <w:r w:rsidR="00F62157" w:rsidRPr="008E30A9">
        <w:rPr>
          <w:highlight w:val="yellow"/>
        </w:rPr>
        <w:t xml:space="preserve"> Splats with the benefits of collisions for interactivity.</w:t>
      </w:r>
    </w:p>
    <w:p w14:paraId="3BE4FA62" w14:textId="4F1F1C6D" w:rsidR="00762049" w:rsidRPr="008E30A9" w:rsidRDefault="00762049">
      <w:pPr>
        <w:spacing w:before="0" w:after="160"/>
        <w:rPr>
          <w:rFonts w:ascii="Times New Roman" w:eastAsiaTheme="majorEastAsia" w:hAnsi="Times New Roman" w:cstheme="majorBidi"/>
          <w:color w:val="2F5496" w:themeColor="accent1" w:themeShade="BF"/>
          <w:sz w:val="28"/>
          <w:szCs w:val="26"/>
        </w:rPr>
      </w:pPr>
    </w:p>
    <w:p w14:paraId="4FEDCBA5" w14:textId="700C1C3A" w:rsidR="007F592F" w:rsidRPr="008E30A9" w:rsidRDefault="00E47BD3" w:rsidP="007F592F">
      <w:pPr>
        <w:pStyle w:val="Heading2"/>
      </w:pPr>
      <w:bookmarkStart w:id="13" w:name="_Toc183992230"/>
      <w:r w:rsidRPr="008E30A9">
        <w:t>2.</w:t>
      </w:r>
      <w:r w:rsidR="00C066D5" w:rsidRPr="008E30A9">
        <w:t>2</w:t>
      </w:r>
      <w:r w:rsidRPr="008E30A9">
        <w:t xml:space="preserve"> </w:t>
      </w:r>
      <w:r w:rsidR="007F592F" w:rsidRPr="008E30A9">
        <w:t xml:space="preserve">Data Capture &amp; Gaussian </w:t>
      </w:r>
      <w:r w:rsidR="00F62157" w:rsidRPr="008E30A9">
        <w:t>Splat</w:t>
      </w:r>
      <w:r w:rsidR="007F592F" w:rsidRPr="008E30A9">
        <w:t xml:space="preserve"> Creation</w:t>
      </w:r>
      <w:bookmarkEnd w:id="13"/>
    </w:p>
    <w:p w14:paraId="34862C44" w14:textId="77777777" w:rsidR="00033C42" w:rsidRPr="008E30A9" w:rsidRDefault="00D542FD" w:rsidP="00D542FD">
      <w:pPr>
        <w:spacing w:before="0" w:after="160"/>
      </w:pPr>
      <w:r w:rsidRPr="008E30A9">
        <w:t>The process of capturing and creating Gaussian splats involves several key stages, beginning with data capture and proceeding through various tools and techniques to refine and finalise the</w:t>
      </w:r>
      <w:r w:rsidR="00033C42" w:rsidRPr="008E30A9">
        <w:t xml:space="preserve"> Gaussian S</w:t>
      </w:r>
      <w:r w:rsidRPr="008E30A9">
        <w:t xml:space="preserve">plat creation. </w:t>
      </w:r>
    </w:p>
    <w:p w14:paraId="7997D9EA" w14:textId="0E44EC9B" w:rsidR="00D542FD" w:rsidRDefault="00033C42" w:rsidP="00D542FD">
      <w:pPr>
        <w:spacing w:before="0" w:after="160"/>
      </w:pPr>
      <w:r w:rsidRPr="008E30A9">
        <w:t xml:space="preserve">Once video footage is </w:t>
      </w:r>
      <w:r w:rsidR="00D542FD" w:rsidRPr="008E30A9">
        <w:t>capture</w:t>
      </w:r>
      <w:r w:rsidRPr="008E30A9">
        <w:t>d</w:t>
      </w:r>
      <w:r w:rsidR="00D542FD" w:rsidRPr="008E30A9">
        <w:t>, the footage</w:t>
      </w:r>
      <w:r w:rsidRPr="008E30A9">
        <w:t xml:space="preserve"> can be </w:t>
      </w:r>
      <w:r w:rsidR="00D542FD" w:rsidRPr="008E30A9">
        <w:t xml:space="preserve">processed using Luma AI </w:t>
      </w:r>
      <w:r w:rsidRPr="008E30A9">
        <w:fldChar w:fldCharType="begin"/>
      </w:r>
      <w:r w:rsidRPr="008E30A9">
        <w:instrText xml:space="preserve"> ADDIN ZOTERO_ITEM CSL_CITATION {"citationID":"LenCqwAq","properties":{"formattedCitation":"(Lumalabs.ai, 2024)","plainCitation":"(Lumalabs.ai, 2024)","noteIndex":0},"citationItems":[{"id":290,"uris":["http://zotero.org/users/12785515/items/AKTWJAK7"],"itemData":{"id":290,"type":"webpage","abstract":"Gorgeous, efficient, embeddable, and universally shareable 3D.","container-title":"Luma AI - Interactive Scenes","language":"en","title":"Luma AI - Interactive Scenes","URL":"https://lumalabs.ai/interactive-scenes","author":[{"family":"Lumalabs.ai","given":""}],"accessed":{"date-parts":[["2024",12,2]]}}}],"schema":"https://github.com/citation-style-language/schema/raw/master/csl-citation.json"} </w:instrText>
      </w:r>
      <w:r w:rsidRPr="008E30A9">
        <w:fldChar w:fldCharType="separate"/>
      </w:r>
      <w:r w:rsidR="00E30305" w:rsidRPr="00E30305">
        <w:rPr>
          <w:rFonts w:ascii="Calibri" w:hAnsi="Calibri" w:cs="Calibri"/>
        </w:rPr>
        <w:t>(Lumalabs.ai, 2024)</w:t>
      </w:r>
      <w:r w:rsidRPr="008E30A9">
        <w:fldChar w:fldCharType="end"/>
      </w:r>
      <w:r w:rsidR="00640AD5" w:rsidRPr="008E30A9">
        <w:t xml:space="preserve"> and</w:t>
      </w:r>
      <w:r w:rsidR="00D542FD" w:rsidRPr="008E30A9">
        <w:t xml:space="preserve"> Polycam</w:t>
      </w:r>
      <w:r w:rsidR="00640AD5" w:rsidRPr="008E30A9">
        <w:t xml:space="preserve"> </w:t>
      </w:r>
      <w:r w:rsidR="00640AD5" w:rsidRPr="008E30A9">
        <w:fldChar w:fldCharType="begin"/>
      </w:r>
      <w:r w:rsidR="00640AD5" w:rsidRPr="008E30A9">
        <w:instrText xml:space="preserve"> ADDIN ZOTERO_ITEM CSL_CITATION {"citationID":"VLtTwDq1","properties":{"formattedCitation":"(Poly.cam, 2024)","plainCitation":"(Poly.cam, 2024)","noteIndex":0},"citationItems":[{"id":295,"uris":["http://zotero.org/users/12785515/items/KHX3BLHV"],"itemData":{"id":295,"type":"webpage","abstract":"Capture reality with Polycam's LiDAR scanner &amp; photogrammetry. Make 3D scans and download 3D models. Available on iPhone, iPad, Android and Web.","title":"Polycam - LiDAR &amp; 3D Scanner for iPhone &amp; Android","URL":"https://poly.cam/","author":[{"family":"Poly.cam","given":""}],"accessed":{"date-parts":[["2024",12,2]]}}}],"schema":"https://github.com/citation-style-language/schema/raw/master/csl-citation.json"} </w:instrText>
      </w:r>
      <w:r w:rsidR="00640AD5" w:rsidRPr="008E30A9">
        <w:fldChar w:fldCharType="separate"/>
      </w:r>
      <w:r w:rsidR="00E30305" w:rsidRPr="00E30305">
        <w:rPr>
          <w:rFonts w:ascii="Calibri" w:hAnsi="Calibri" w:cs="Calibri"/>
        </w:rPr>
        <w:t>(Poly.cam, 2024)</w:t>
      </w:r>
      <w:r w:rsidR="00640AD5" w:rsidRPr="008E30A9">
        <w:fldChar w:fldCharType="end"/>
      </w:r>
      <w:r w:rsidR="00D542FD" w:rsidRPr="008E30A9">
        <w:t xml:space="preserve">, both of which are web-based tools designed to convert 2D images or video into </w:t>
      </w:r>
      <w:r w:rsidR="0034002C" w:rsidRPr="008E30A9">
        <w:t>Gaussian Splats or NeRF representations</w:t>
      </w:r>
      <w:r w:rsidR="00D542FD" w:rsidRPr="008E30A9">
        <w:t>. Luma AI and Polycam facilitate a streamlined, web-based, process for converting footage into Gaussian Splats.</w:t>
      </w:r>
    </w:p>
    <w:p w14:paraId="518FE576" w14:textId="009E3092" w:rsidR="00D542FD" w:rsidRDefault="00D542FD" w:rsidP="00D542FD">
      <w:pPr>
        <w:spacing w:before="0" w:after="160"/>
      </w:pPr>
      <w:r w:rsidRPr="008E30A9">
        <w:t xml:space="preserve">For more customisation and refinement of the Gaussian </w:t>
      </w:r>
      <w:r w:rsidR="0034002C" w:rsidRPr="008E30A9">
        <w:t>S</w:t>
      </w:r>
      <w:r w:rsidRPr="008E30A9">
        <w:t>plats, Jawset Postshot</w:t>
      </w:r>
      <w:r w:rsidR="00615C8A" w:rsidRPr="008E30A9">
        <w:t xml:space="preserve"> </w:t>
      </w:r>
      <w:r w:rsidR="00615C8A" w:rsidRPr="008E30A9">
        <w:fldChar w:fldCharType="begin"/>
      </w:r>
      <w:r w:rsidR="00615C8A" w:rsidRPr="008E30A9">
        <w:instrText xml:space="preserve"> ADDIN ZOTERO_ITEM CSL_CITATION {"citationID":"Br0FUi4i","properties":{"formattedCitation":"(Jawset.com, 2024)","plainCitation":"(Jawset.com, 2024)","noteIndex":0},"citationItems":[{"id":288,"uris":["http://zotero.org/users/12785515/items/XKI4KFXV"],"itemData":{"id":288,"type":"webpage","title":"Jawset Postshot","URL":"https://www.jawset.com/","author":[{"family":"Jawset.com","given":""}],"accessed":{"date-parts":[["2024",12,2]]}}}],"schema":"https://github.com/citation-style-language/schema/raw/master/csl-citation.json"} </w:instrText>
      </w:r>
      <w:r w:rsidR="00615C8A" w:rsidRPr="008E30A9">
        <w:fldChar w:fldCharType="separate"/>
      </w:r>
      <w:r w:rsidR="00E30305" w:rsidRPr="00E30305">
        <w:rPr>
          <w:rFonts w:ascii="Calibri" w:hAnsi="Calibri" w:cs="Calibri"/>
        </w:rPr>
        <w:t>(Jawset.com, 2024)</w:t>
      </w:r>
      <w:r w:rsidR="00615C8A" w:rsidRPr="008E30A9">
        <w:fldChar w:fldCharType="end"/>
      </w:r>
      <w:r w:rsidRPr="008E30A9">
        <w:t xml:space="preserve"> </w:t>
      </w:r>
      <w:r w:rsidR="0034002C" w:rsidRPr="008E30A9">
        <w:t xml:space="preserve">can be </w:t>
      </w:r>
      <w:r w:rsidRPr="008E30A9">
        <w:t xml:space="preserve">used as a local, hardware-based solution. </w:t>
      </w:r>
      <w:r w:rsidR="00047185" w:rsidRPr="008E30A9">
        <w:t xml:space="preserve">This tool allows for enhanced control over the creation of Gaussian Splats. </w:t>
      </w:r>
      <w:r w:rsidR="00B54096" w:rsidRPr="008E30A9">
        <w:t>Various settings can be specified before training, such as t</w:t>
      </w:r>
      <w:r w:rsidR="00047185" w:rsidRPr="008E30A9">
        <w:t>he number of images used, downsampl</w:t>
      </w:r>
      <w:r w:rsidR="00B54096" w:rsidRPr="008E30A9">
        <w:t>ing</w:t>
      </w:r>
      <w:r w:rsidR="00047185" w:rsidRPr="008E30A9">
        <w:t xml:space="preserve"> the resolution of</w:t>
      </w:r>
      <w:r w:rsidR="00B54096" w:rsidRPr="008E30A9">
        <w:t xml:space="preserve"> the </w:t>
      </w:r>
      <w:r w:rsidR="00047185" w:rsidRPr="008E30A9">
        <w:t xml:space="preserve">images, </w:t>
      </w:r>
      <w:r w:rsidR="00B54096" w:rsidRPr="008E30A9">
        <w:t>adjusting</w:t>
      </w:r>
      <w:r w:rsidR="00047185" w:rsidRPr="008E30A9">
        <w:t xml:space="preserve"> the number of features</w:t>
      </w:r>
      <w:r w:rsidR="001B2383" w:rsidRPr="008E30A9">
        <w:t xml:space="preserve"> (3D points extracted)</w:t>
      </w:r>
      <w:r w:rsidR="00047185" w:rsidRPr="008E30A9">
        <w:t xml:space="preserve">, and </w:t>
      </w:r>
      <w:r w:rsidR="001B2383" w:rsidRPr="008E30A9">
        <w:t>determining</w:t>
      </w:r>
      <w:r w:rsidR="00047185" w:rsidRPr="008E30A9">
        <w:t xml:space="preserve"> the number of training steps. </w:t>
      </w:r>
      <w:r w:rsidR="001B2383" w:rsidRPr="008E30A9">
        <w:t xml:space="preserve">Postshot’s </w:t>
      </w:r>
      <w:r w:rsidR="00C60D71" w:rsidRPr="008E30A9">
        <w:t xml:space="preserve">in-depth </w:t>
      </w:r>
      <w:r w:rsidR="001B2383" w:rsidRPr="008E30A9">
        <w:t>training settings</w:t>
      </w:r>
      <w:r w:rsidR="00047185" w:rsidRPr="008E30A9">
        <w:t xml:space="preserve"> </w:t>
      </w:r>
      <w:r w:rsidR="00C60D71" w:rsidRPr="008E30A9">
        <w:t>improve</w:t>
      </w:r>
      <w:r w:rsidR="00047185" w:rsidRPr="008E30A9">
        <w:t xml:space="preserve"> the</w:t>
      </w:r>
      <w:r w:rsidR="00C60D71" w:rsidRPr="008E30A9">
        <w:t xml:space="preserve"> control over the</w:t>
      </w:r>
      <w:r w:rsidR="00047185" w:rsidRPr="008E30A9">
        <w:t xml:space="preserve"> quality of the output</w:t>
      </w:r>
      <w:r w:rsidR="00C60D71" w:rsidRPr="008E30A9">
        <w:t>ted Gaussian Splat</w:t>
      </w:r>
      <w:r w:rsidR="00047185" w:rsidRPr="008E30A9">
        <w:t>.</w:t>
      </w:r>
      <w:r w:rsidR="005360D7" w:rsidRPr="008E30A9">
        <w:t xml:space="preserve"> Postshot </w:t>
      </w:r>
      <w:r w:rsidRPr="008E30A9">
        <w:t>allow</w:t>
      </w:r>
      <w:r w:rsidR="005360D7" w:rsidRPr="008E30A9">
        <w:t>s</w:t>
      </w:r>
      <w:r w:rsidRPr="008E30A9">
        <w:t xml:space="preserve"> for a more tailored result compared to the </w:t>
      </w:r>
      <w:r w:rsidR="005360D7" w:rsidRPr="008E30A9">
        <w:t>web</w:t>
      </w:r>
      <w:r w:rsidR="003D0798" w:rsidRPr="008E30A9">
        <w:t xml:space="preserve">-based </w:t>
      </w:r>
      <w:r w:rsidRPr="008E30A9">
        <w:t>automated solutions.</w:t>
      </w:r>
    </w:p>
    <w:p w14:paraId="1DDF2680" w14:textId="66D516DD" w:rsidR="004B531A" w:rsidRPr="008E30A9" w:rsidRDefault="000A1DD5" w:rsidP="00D542FD">
      <w:pPr>
        <w:spacing w:before="0" w:after="160"/>
      </w:pPr>
      <w:r w:rsidRPr="000A1DD5">
        <w:rPr>
          <w:highlight w:val="yellow"/>
        </w:rPr>
        <w:t>PICTURES</w:t>
      </w:r>
    </w:p>
    <w:p w14:paraId="1862B8A9" w14:textId="49678711" w:rsidR="00D542FD" w:rsidRPr="008E30A9" w:rsidRDefault="00666FFD" w:rsidP="00D542FD">
      <w:pPr>
        <w:spacing w:before="0" w:after="160"/>
      </w:pPr>
      <w:r w:rsidRPr="008E30A9">
        <w:t>The</w:t>
      </w:r>
      <w:r w:rsidR="00D542FD" w:rsidRPr="008E30A9">
        <w:t xml:space="preserve"> original research paper on Gaussian Splatting</w:t>
      </w:r>
      <w:r w:rsidR="00C60D71" w:rsidRPr="008E30A9">
        <w:t xml:space="preserve"> </w:t>
      </w:r>
      <w:r w:rsidR="00C60D71" w:rsidRPr="008E30A9">
        <w:fldChar w:fldCharType="begin"/>
      </w:r>
      <w:r w:rsidR="00C60D71" w:rsidRPr="008E30A9">
        <w:instrText xml:space="preserve"> ADDIN ZOTERO_ITEM CSL_CITATION {"citationID":"A24Y2d5v","properties":{"formattedCitation":"(Pranckevi\\uc0\\u269{}ius, 2024)","plainCitation":"(Pranckevičius, 2024)","noteIndex":0},"citationItems":[{"id":292,"uris":["http://zotero.org/users/12785515/items/LIHMAGY9"],"itemData":{"id":292,"type":"software","abstract":"Toy Gaussian Splatting visualization in Unity","genre":"C#","license":"MIT","note":"original-date: 2023-08-24T19:34:46Z","source":"GitHub","title":"aras-p/UnityGaussianSplatting","URL":"https://github.com/aras-p/UnityGaussianSplatting","author":[{"family":"Pranckevičius","given":"Aras"}],"accessed":{"date-parts":[["2024",12,2]]},"issued":{"date-parts":[["2024",12,1]]}}}],"schema":"https://github.com/citation-style-language/schema/raw/master/csl-citation.json"} </w:instrText>
      </w:r>
      <w:r w:rsidR="00C60D71" w:rsidRPr="008E30A9">
        <w:fldChar w:fldCharType="separate"/>
      </w:r>
      <w:r w:rsidR="00E30305" w:rsidRPr="00E30305">
        <w:rPr>
          <w:rFonts w:ascii="Calibri" w:hAnsi="Calibri" w:cs="Calibri"/>
        </w:rPr>
        <w:t>(Pranckevičius, 2024)</w:t>
      </w:r>
      <w:r w:rsidR="00C60D71" w:rsidRPr="008E30A9">
        <w:fldChar w:fldCharType="end"/>
      </w:r>
      <w:r w:rsidR="00D542FD" w:rsidRPr="008E30A9">
        <w:t xml:space="preserve"> and its associated GitHub repository </w:t>
      </w:r>
      <w:r w:rsidRPr="008E30A9">
        <w:t>serves</w:t>
      </w:r>
      <w:r w:rsidR="00D542FD" w:rsidRPr="008E30A9">
        <w:t xml:space="preserve"> as a foundational resource</w:t>
      </w:r>
      <w:r w:rsidRPr="008E30A9">
        <w:t xml:space="preserve"> for creating Gaussian Splats manually</w:t>
      </w:r>
      <w:r w:rsidR="00D542FD" w:rsidRPr="008E30A9">
        <w:t>. The paper details the algorithms and best practices for creating Gaussian splats, ensuring that the generated splats meet the standards for the intended application. The repository provides sample code and implementation instructions that aid in the generation of high-quality splats.</w:t>
      </w:r>
    </w:p>
    <w:p w14:paraId="1E52E83D" w14:textId="77777777" w:rsidR="00D542FD" w:rsidRPr="008E30A9" w:rsidRDefault="00D542FD" w:rsidP="00D542FD">
      <w:pPr>
        <w:spacing w:before="0" w:after="160"/>
      </w:pPr>
      <w:r w:rsidRPr="008E30A9">
        <w:t>This combination of high-quality video capture, automated processing through web tools, and manual refinement via hardware-based solutions ensures that the generated Gaussian splats are both high-fidelity and customisable, suitable for use in game development and further research.</w:t>
      </w:r>
    </w:p>
    <w:p w14:paraId="6EAA1D3B" w14:textId="77777777" w:rsidR="008E7237" w:rsidRPr="008E30A9" w:rsidRDefault="008E7237" w:rsidP="007F592F">
      <w:pPr>
        <w:spacing w:before="0" w:after="160"/>
      </w:pPr>
    </w:p>
    <w:p w14:paraId="6B6BB94E" w14:textId="1D697D28" w:rsidR="007F592F" w:rsidRPr="008E30A9" w:rsidRDefault="007F592F" w:rsidP="007F592F">
      <w:pPr>
        <w:pStyle w:val="Heading2"/>
      </w:pPr>
      <w:bookmarkStart w:id="14" w:name="_Toc183992231"/>
      <w:r w:rsidRPr="008E30A9">
        <w:t>2.</w:t>
      </w:r>
      <w:r w:rsidR="00F62157" w:rsidRPr="008E30A9">
        <w:t>3</w:t>
      </w:r>
      <w:r w:rsidRPr="008E30A9">
        <w:t xml:space="preserve"> Performance &amp; File Size Optimisation</w:t>
      </w:r>
      <w:bookmarkEnd w:id="14"/>
    </w:p>
    <w:p w14:paraId="737C617D" w14:textId="55C01E3F" w:rsidR="0042690E" w:rsidRPr="008E30A9" w:rsidRDefault="0042690E" w:rsidP="0042690E">
      <w:pPr>
        <w:spacing w:before="0" w:after="160"/>
      </w:pPr>
      <w:r w:rsidRPr="008E30A9">
        <w:t xml:space="preserve">Gaussian Splats offer certain advantages in terms of visual fidelity when compared to traditional, high-resolution textured meshes used in video games. Due to their lightweight nature and efficient representation of 3D scenes, Gaussian Splats can achieve a high degree of visual realism with a lower computational load. However, to optimise their use within game engines, their file sizes </w:t>
      </w:r>
      <w:r w:rsidR="00E2428A" w:rsidRPr="008E30A9">
        <w:t xml:space="preserve">should be </w:t>
      </w:r>
      <w:r w:rsidR="009D7455" w:rsidRPr="008E30A9">
        <w:t xml:space="preserve">reduced </w:t>
      </w:r>
      <w:r w:rsidRPr="008E30A9">
        <w:t>while maintaining an acceptable level of visual quality.</w:t>
      </w:r>
    </w:p>
    <w:p w14:paraId="05B4F7F1" w14:textId="4B9B2808" w:rsidR="0042690E" w:rsidRPr="008E30A9" w:rsidRDefault="0042690E" w:rsidP="0042690E">
      <w:pPr>
        <w:spacing w:before="0" w:after="160"/>
      </w:pPr>
      <w:r w:rsidRPr="008E30A9">
        <w:t xml:space="preserve">The file size of Gaussian Splats is primarily influenced by factors such as the number of splats, their resolution, and the quality settings used during the creation process. Larger numbers of high-quality </w:t>
      </w:r>
      <w:r w:rsidR="009D7455" w:rsidRPr="008E30A9">
        <w:t>Gaussian S</w:t>
      </w:r>
      <w:r w:rsidRPr="008E30A9">
        <w:t>plats result in increased file sizes, which can have a negative impact on performance</w:t>
      </w:r>
      <w:r w:rsidR="00BA0719" w:rsidRPr="008E30A9">
        <w:t xml:space="preserve"> and utility</w:t>
      </w:r>
      <w:r w:rsidRPr="008E30A9">
        <w:t xml:space="preserve">, particularly in real-time applications like video games. Reducing the </w:t>
      </w:r>
      <w:r w:rsidR="006E7B77" w:rsidRPr="008E30A9">
        <w:t>resolution/number</w:t>
      </w:r>
      <w:r w:rsidRPr="008E30A9">
        <w:t xml:space="preserve"> of </w:t>
      </w:r>
      <w:r w:rsidR="00033A4C" w:rsidRPr="008E30A9">
        <w:t xml:space="preserve">Gaussian </w:t>
      </w:r>
      <w:r w:rsidR="006E7B77" w:rsidRPr="008E30A9">
        <w:t>S</w:t>
      </w:r>
      <w:r w:rsidRPr="008E30A9">
        <w:t>plats or simplifying their representation can help mitigate these performance issues, but this comes at the cost of</w:t>
      </w:r>
      <w:r w:rsidR="004E3039" w:rsidRPr="008E30A9">
        <w:t xml:space="preserve"> scene size and</w:t>
      </w:r>
      <w:r w:rsidRPr="008E30A9">
        <w:t xml:space="preserve"> visual fidelity.</w:t>
      </w:r>
    </w:p>
    <w:p w14:paraId="0A989206" w14:textId="5F9E3688" w:rsidR="0042690E" w:rsidRPr="008E30A9" w:rsidRDefault="0042690E" w:rsidP="0042690E">
      <w:pPr>
        <w:spacing w:before="0" w:after="160"/>
      </w:pPr>
      <w:r w:rsidRPr="008E30A9">
        <w:t>Optimising Gaussian Splats for use in game engines requires a careful balance between file size reduction and maintaining visual quality</w:t>
      </w:r>
      <w:r w:rsidR="004E3039" w:rsidRPr="008E30A9">
        <w:t xml:space="preserve"> and scene complexity</w:t>
      </w:r>
      <w:r w:rsidR="00C7706B" w:rsidRPr="008E30A9">
        <w:t>(the number of Gaussian Splats in a scene)</w:t>
      </w:r>
      <w:r w:rsidRPr="008E30A9">
        <w:t>. Techniques such as downsampling, reducing the number of features (3D points)</w:t>
      </w:r>
      <w:r w:rsidR="004E3039" w:rsidRPr="008E30A9">
        <w:t xml:space="preserve"> during the training process</w:t>
      </w:r>
      <w:r w:rsidRPr="008E30A9">
        <w:t xml:space="preserve">, or </w:t>
      </w:r>
      <w:r w:rsidR="006D64FF" w:rsidRPr="008E30A9">
        <w:t>removing unnecessary</w:t>
      </w:r>
      <w:r w:rsidRPr="008E30A9">
        <w:t xml:space="preserve"> </w:t>
      </w:r>
      <w:r w:rsidR="006D64FF" w:rsidRPr="008E30A9">
        <w:t>S</w:t>
      </w:r>
      <w:r w:rsidRPr="008E30A9">
        <w:t xml:space="preserve">plats can be employed to achieve a better trade-off between performance and visual quality. </w:t>
      </w:r>
      <w:r w:rsidR="006D64FF" w:rsidRPr="008E30A9">
        <w:t>U</w:t>
      </w:r>
      <w:r w:rsidRPr="008E30A9">
        <w:t>sing a lower-</w:t>
      </w:r>
      <w:r w:rsidR="006D64FF" w:rsidRPr="008E30A9">
        <w:t>quality</w:t>
      </w:r>
      <w:r w:rsidRPr="008E30A9">
        <w:t xml:space="preserve"> version of a Gaussian Splat can result in faster rendering times and reduced memory usage, but may lose fine details such as subtle surface textures or small-scale features. Conversely, maintaining higher-quality splats ensures that fine details are preserved</w:t>
      </w:r>
      <w:r w:rsidR="006D64FF" w:rsidRPr="008E30A9">
        <w:t xml:space="preserve"> when editing</w:t>
      </w:r>
      <w:r w:rsidRPr="008E30A9">
        <w:t>, but this sacrifices performance, especially when large numbers of splats are used simultaneously.</w:t>
      </w:r>
      <w:r w:rsidR="00F37FDB" w:rsidRPr="008E30A9">
        <w:t xml:space="preserve"> </w:t>
      </w:r>
    </w:p>
    <w:p w14:paraId="504E51C3" w14:textId="7FF0088C" w:rsidR="007D3685" w:rsidRPr="008E30A9" w:rsidRDefault="007D3685" w:rsidP="0042690E">
      <w:pPr>
        <w:spacing w:before="0" w:after="160"/>
      </w:pPr>
      <w:r w:rsidRPr="008E30A9">
        <w:t xml:space="preserve">Depending on the use case, such as blocking out a scene for later traditional asset creation, the relative loss in quality can be a valuable trade-off for the added performance and flexibility of smaller </w:t>
      </w:r>
      <w:r w:rsidR="008B3B06" w:rsidRPr="008E30A9">
        <w:t>file-size</w:t>
      </w:r>
      <w:r w:rsidRPr="008E30A9">
        <w:t xml:space="preserve"> </w:t>
      </w:r>
      <w:r w:rsidR="008B3B06" w:rsidRPr="008E30A9">
        <w:t xml:space="preserve">Gaussian </w:t>
      </w:r>
      <w:r w:rsidRPr="008E30A9">
        <w:t>Splats.</w:t>
      </w:r>
    </w:p>
    <w:p w14:paraId="5935C09F" w14:textId="50BF51E6" w:rsidR="005879E2" w:rsidRDefault="0042690E" w:rsidP="0042690E">
      <w:pPr>
        <w:spacing w:before="0" w:after="160"/>
      </w:pPr>
      <w:r w:rsidRPr="008E30A9">
        <w:t xml:space="preserve">Ultimately, the optimisation of Gaussian Splats involves balancing file size reduction with the quality required for their intended application. Regular testing and performance profiling are essential to ensure that optimisation strategies do not degrade </w:t>
      </w:r>
      <w:r w:rsidR="007D3685" w:rsidRPr="008E30A9">
        <w:t>the visual fidelity and utility of Gaussian Splat scenes</w:t>
      </w:r>
      <w:r w:rsidRPr="008E30A9">
        <w:t xml:space="preserve"> while maximising computational efficiency.</w:t>
      </w:r>
    </w:p>
    <w:p w14:paraId="56B5CCB4" w14:textId="77777777" w:rsidR="005879E2" w:rsidRDefault="005879E2">
      <w:pPr>
        <w:spacing w:before="0" w:after="160"/>
      </w:pPr>
      <w:r>
        <w:br w:type="page"/>
      </w:r>
    </w:p>
    <w:p w14:paraId="737011A1" w14:textId="77777777" w:rsidR="005879E2" w:rsidRPr="008E30A9" w:rsidRDefault="005879E2" w:rsidP="005879E2">
      <w:pPr>
        <w:pStyle w:val="Heading2"/>
      </w:pPr>
      <w:bookmarkStart w:id="15" w:name="_Toc183992233"/>
      <w:r w:rsidRPr="008E30A9">
        <w:lastRenderedPageBreak/>
        <w:t>3.1 Gaussian Splats in Game Engines</w:t>
      </w:r>
      <w:bookmarkEnd w:id="15"/>
    </w:p>
    <w:p w14:paraId="2D614FA4" w14:textId="77777777" w:rsidR="005879E2" w:rsidRPr="008E30A9" w:rsidRDefault="005879E2" w:rsidP="005879E2">
      <w:pPr>
        <w:spacing w:before="0" w:after="160"/>
      </w:pPr>
      <w:r w:rsidRPr="008E30A9">
        <w:t>Process of importing the Gaussian Splats into Unity and Unreal Engine:</w:t>
      </w:r>
    </w:p>
    <w:p w14:paraId="09390DB0" w14:textId="77777777" w:rsidR="005879E2" w:rsidRPr="008E30A9" w:rsidRDefault="005879E2" w:rsidP="005879E2">
      <w:pPr>
        <w:spacing w:before="0" w:after="160"/>
      </w:pPr>
      <w:r w:rsidRPr="008E30A9">
        <w:t>Unity Integration: Use of the UnityGaussianSplatting plugin, methods for manipulating and editing Splats. That plugin provides good tools for editing, moving splats, boxes and ovals to mass hide and remove splats, and adjusting transparency and splat size globally, as well as combining multiple splats into one which gives accurate occlusion of splats. Some editing can only be done when using the high-quality versions of splats which have reduced performance and larger file sizes, but a method used was to edit using the high quality then re-export and import using the lower quality import.</w:t>
      </w:r>
    </w:p>
    <w:p w14:paraId="6CCEDADF" w14:textId="77777777" w:rsidR="005879E2" w:rsidRPr="008E30A9" w:rsidRDefault="005879E2" w:rsidP="005879E2">
      <w:pPr>
        <w:spacing w:before="0" w:after="160"/>
      </w:pPr>
      <w:r w:rsidRPr="008E30A9">
        <w:t>Unreal Engine Integration: Challenges and limitations encountered in Unreal Engine with fewer editing tools but leveraging relighting capabilities.</w:t>
      </w:r>
    </w:p>
    <w:p w14:paraId="56AF9738" w14:textId="77777777" w:rsidR="005879E2" w:rsidRPr="008E30A9" w:rsidRDefault="005879E2" w:rsidP="005879E2">
      <w:pPr>
        <w:spacing w:before="0" w:after="160"/>
      </w:pPr>
    </w:p>
    <w:p w14:paraId="29492313" w14:textId="77777777" w:rsidR="005879E2" w:rsidRPr="008E30A9" w:rsidRDefault="005879E2" w:rsidP="005879E2">
      <w:pPr>
        <w:pStyle w:val="Heading2"/>
      </w:pPr>
      <w:bookmarkStart w:id="16" w:name="_Toc183992234"/>
      <w:r w:rsidRPr="008E30A9">
        <w:t>3.2 Collision Handling</w:t>
      </w:r>
      <w:bookmarkEnd w:id="16"/>
    </w:p>
    <w:p w14:paraId="75D360AC" w14:textId="77777777" w:rsidR="005879E2" w:rsidRPr="008E30A9" w:rsidRDefault="005879E2" w:rsidP="005879E2">
      <w:r w:rsidRPr="00AF3373">
        <w:rPr>
          <w:highlight w:val="yellow"/>
        </w:rPr>
        <w:t>Gaussian splats are not meshes and therefore do not have collisions. could a genetic algorithm be used with the NERF geometry of the scene to influence a set of colliders that would match the Gaussian Splat version of that scene? This would allow the visual fidelity of Gaussian Splats with the benefits of collisions for interactivity.</w:t>
      </w:r>
    </w:p>
    <w:p w14:paraId="49309F58" w14:textId="77777777" w:rsidR="005879E2" w:rsidRPr="008E30A9" w:rsidRDefault="005879E2" w:rsidP="005879E2"/>
    <w:p w14:paraId="695DCC5B" w14:textId="77777777" w:rsidR="005879E2" w:rsidRPr="008E30A9" w:rsidRDefault="005879E2" w:rsidP="005879E2">
      <w:pPr>
        <w:pStyle w:val="Heading2"/>
      </w:pPr>
      <w:bookmarkStart w:id="17" w:name="_Toc183992235"/>
      <w:r w:rsidRPr="008E30A9">
        <w:t>3.3 Plugin Enhancement &amp; Code Exploration</w:t>
      </w:r>
      <w:bookmarkEnd w:id="17"/>
    </w:p>
    <w:p w14:paraId="4E75B3A5" w14:textId="77777777" w:rsidR="005879E2" w:rsidRPr="00AF3373" w:rsidRDefault="005879E2" w:rsidP="005879E2">
      <w:pPr>
        <w:spacing w:before="0" w:after="160"/>
        <w:rPr>
          <w:highlight w:val="yellow"/>
        </w:rPr>
      </w:pPr>
      <w:r w:rsidRPr="00AF3373">
        <w:rPr>
          <w:highlight w:val="yellow"/>
        </w:rPr>
        <w:t xml:space="preserve">Potential to modify or extend the </w:t>
      </w:r>
      <w:hyperlink r:id="rId18" w:history="1">
        <w:r w:rsidRPr="00AF3373">
          <w:rPr>
            <w:rStyle w:val="Hyperlink"/>
            <w:highlight w:val="yellow"/>
          </w:rPr>
          <w:t>UnityGaussianSplatting</w:t>
        </w:r>
      </w:hyperlink>
      <w:r w:rsidRPr="00AF3373">
        <w:rPr>
          <w:highlight w:val="yellow"/>
        </w:rPr>
        <w:t xml:space="preserve"> plugin C# code in Unity.</w:t>
      </w:r>
    </w:p>
    <w:p w14:paraId="1479B30F" w14:textId="77777777" w:rsidR="005879E2" w:rsidRPr="008E30A9" w:rsidRDefault="005879E2" w:rsidP="005879E2">
      <w:pPr>
        <w:spacing w:before="0" w:after="160"/>
      </w:pPr>
      <w:r w:rsidRPr="00AF3373">
        <w:rPr>
          <w:highlight w:val="yellow"/>
        </w:rPr>
        <w:t>Ability to edit individual Splat properties (colour, transparency, size).</w:t>
      </w:r>
    </w:p>
    <w:p w14:paraId="0CC73169" w14:textId="77777777" w:rsidR="0042690E" w:rsidRPr="008E30A9" w:rsidRDefault="0042690E" w:rsidP="0042690E">
      <w:pPr>
        <w:spacing w:before="0" w:after="160"/>
      </w:pPr>
    </w:p>
    <w:p w14:paraId="36AD270E" w14:textId="77777777" w:rsidR="00F62157" w:rsidRPr="008E30A9" w:rsidRDefault="00F62157">
      <w:pPr>
        <w:spacing w:before="0" w:after="160"/>
      </w:pPr>
    </w:p>
    <w:p w14:paraId="26C46347" w14:textId="77777777" w:rsidR="00824BE6" w:rsidRDefault="00824BE6">
      <w:pPr>
        <w:spacing w:before="0" w:after="160"/>
        <w:rPr>
          <w:rFonts w:ascii="Times New Roman" w:eastAsiaTheme="majorEastAsia" w:hAnsi="Times New Roman" w:cstheme="majorBidi"/>
          <w:color w:val="1F3864" w:themeColor="accent1" w:themeShade="80"/>
          <w:sz w:val="36"/>
          <w:szCs w:val="32"/>
        </w:rPr>
      </w:pPr>
      <w:bookmarkStart w:id="18" w:name="_Toc183992232"/>
      <w:r>
        <w:br w:type="page"/>
      </w:r>
    </w:p>
    <w:p w14:paraId="76FA4671" w14:textId="68E4BA09" w:rsidR="00152974" w:rsidRPr="008E30A9" w:rsidRDefault="008411F0" w:rsidP="005879E2">
      <w:pPr>
        <w:pStyle w:val="Heading1"/>
      </w:pPr>
      <w:r w:rsidRPr="008E30A9">
        <w:lastRenderedPageBreak/>
        <w:t xml:space="preserve">Chapter </w:t>
      </w:r>
      <w:r w:rsidR="00B359E7" w:rsidRPr="008E30A9">
        <w:t>3. Design</w:t>
      </w:r>
      <w:bookmarkEnd w:id="18"/>
    </w:p>
    <w:p w14:paraId="379E7261" w14:textId="5668B02B" w:rsidR="00824BE6" w:rsidRDefault="005879E2">
      <w:pPr>
        <w:spacing w:before="0" w:after="160"/>
        <w:rPr>
          <w:rFonts w:ascii="Times New Roman" w:eastAsiaTheme="majorEastAsia" w:hAnsi="Times New Roman" w:cstheme="majorBidi"/>
          <w:color w:val="1F3864" w:themeColor="accent1" w:themeShade="80"/>
          <w:sz w:val="36"/>
          <w:szCs w:val="32"/>
        </w:rPr>
      </w:pPr>
      <w:bookmarkStart w:id="19" w:name="_Toc183992236"/>
      <w:r>
        <w:t>User Stories etc</w:t>
      </w:r>
      <w:r w:rsidR="00824BE6">
        <w:br w:type="page"/>
      </w:r>
    </w:p>
    <w:p w14:paraId="484F6DEE" w14:textId="572167F8" w:rsidR="00F62157" w:rsidRPr="008E30A9" w:rsidRDefault="008411F0" w:rsidP="00F62157">
      <w:pPr>
        <w:pStyle w:val="Heading1"/>
      </w:pPr>
      <w:r w:rsidRPr="008E30A9">
        <w:lastRenderedPageBreak/>
        <w:t>Chapter 4</w:t>
      </w:r>
      <w:r w:rsidR="00152974" w:rsidRPr="008E30A9">
        <w:t>. Implementation</w:t>
      </w:r>
      <w:bookmarkEnd w:id="19"/>
    </w:p>
    <w:p w14:paraId="2A392698" w14:textId="0C05BF51" w:rsidR="00F62157" w:rsidRPr="008E30A9" w:rsidRDefault="00F62157" w:rsidP="00F62157">
      <w:pPr>
        <w:pStyle w:val="Heading2"/>
      </w:pPr>
      <w:bookmarkStart w:id="20" w:name="_Toc183992237"/>
      <w:r w:rsidRPr="008E30A9">
        <w:t>3.1 Prototype Development</w:t>
      </w:r>
      <w:bookmarkEnd w:id="20"/>
    </w:p>
    <w:p w14:paraId="0929255E" w14:textId="5B068443" w:rsidR="001B2516" w:rsidRPr="008E30A9" w:rsidRDefault="001B2516" w:rsidP="001B2516">
      <w:pPr>
        <w:spacing w:before="0" w:after="160"/>
      </w:pPr>
      <w:r w:rsidRPr="008E30A9">
        <w:t xml:space="preserve">The prototype development process for this project involved several iterative stages, starting with the capture and creation of Gaussian Splats, progressing through editing, merging, and refining these splats, and ultimately culminating in the construction of a demo </w:t>
      </w:r>
      <w:r w:rsidR="00B374CD" w:rsidRPr="008E30A9">
        <w:t xml:space="preserve">prototype </w:t>
      </w:r>
      <w:r w:rsidRPr="008E30A9">
        <w:t>scene within Unity.</w:t>
      </w:r>
    </w:p>
    <w:p w14:paraId="0A8B46EA" w14:textId="77777777" w:rsidR="001B2516" w:rsidRPr="008E30A9" w:rsidRDefault="001B2516" w:rsidP="001B2516">
      <w:pPr>
        <w:pStyle w:val="Heading3"/>
      </w:pPr>
      <w:r w:rsidRPr="008E30A9">
        <w:t>Data Capture and Gaussian Splat Creation</w:t>
      </w:r>
    </w:p>
    <w:p w14:paraId="1C2C4897" w14:textId="2F05893F" w:rsidR="001B2516" w:rsidRPr="008E30A9" w:rsidRDefault="00B374CD" w:rsidP="001B2516">
      <w:pPr>
        <w:spacing w:before="0" w:after="160"/>
      </w:pPr>
      <w:r w:rsidRPr="008E30A9">
        <w:t xml:space="preserve">Firstly, video </w:t>
      </w:r>
      <w:r w:rsidR="001B2516" w:rsidRPr="008E30A9">
        <w:t>footage</w:t>
      </w:r>
      <w:r w:rsidRPr="008E30A9">
        <w:t xml:space="preserve"> of </w:t>
      </w:r>
      <w:r w:rsidR="00980765" w:rsidRPr="008E30A9">
        <w:t>various locations was captured</w:t>
      </w:r>
      <w:r w:rsidR="001B2516" w:rsidRPr="008E30A9">
        <w:t xml:space="preserve"> for the generation of Gaussian Splats. </w:t>
      </w:r>
      <w:r w:rsidR="00980765" w:rsidRPr="008E30A9">
        <w:t>The footage was captured u</w:t>
      </w:r>
      <w:r w:rsidR="001B2516" w:rsidRPr="008E30A9">
        <w:t xml:space="preserve">sing </w:t>
      </w:r>
      <w:r w:rsidR="00980765" w:rsidRPr="008E30A9">
        <w:t>a</w:t>
      </w:r>
      <w:r w:rsidR="001B2516" w:rsidRPr="008E30A9">
        <w:t xml:space="preserve"> DJI Osmo Pocket 3 camera, high-resolution, stabili</w:t>
      </w:r>
      <w:r w:rsidR="00D017A1" w:rsidRPr="008E30A9">
        <w:t>s</w:t>
      </w:r>
      <w:r w:rsidR="001B2516" w:rsidRPr="008E30A9">
        <w:t xml:space="preserve">ed footage of various objects was recorded during work placement at ACE. This equipment provided ideal filming conditions, including high resolution and a gimbal lock-on feature that allowed for smooth, stable orbits around the objects. The footage was then processed using Luma AI, </w:t>
      </w:r>
      <w:r w:rsidR="00D017A1" w:rsidRPr="008E30A9">
        <w:t xml:space="preserve">a </w:t>
      </w:r>
      <w:r w:rsidR="001B2516" w:rsidRPr="008E30A9">
        <w:t>web-based tool</w:t>
      </w:r>
      <w:r w:rsidR="00D017A1" w:rsidRPr="008E30A9">
        <w:t xml:space="preserve"> </w:t>
      </w:r>
      <w:r w:rsidR="001B2516" w:rsidRPr="008E30A9">
        <w:t>for creating Gaussian Splats</w:t>
      </w:r>
      <w:r w:rsidR="00974E3D" w:rsidRPr="008E30A9">
        <w:t xml:space="preserve"> </w:t>
      </w:r>
      <w:r w:rsidR="00974E3D" w:rsidRPr="008E30A9">
        <w:fldChar w:fldCharType="begin"/>
      </w:r>
      <w:r w:rsidR="00974E3D" w:rsidRPr="008E30A9">
        <w:instrText xml:space="preserve"> ADDIN ZOTERO_ITEM CSL_CITATION {"citationID":"RKNr4ng6","properties":{"formattedCitation":"(Lumalabs.ai, 2024)","plainCitation":"(Lumalabs.ai, 2024)","noteIndex":0},"citationItems":[{"id":290,"uris":["http://zotero.org/users/12785515/items/AKTWJAK7"],"itemData":{"id":290,"type":"webpage","abstract":"Gorgeous, efficient, embeddable, and universally shareable 3D.","container-title":"Luma AI - Interactive Scenes","language":"en","title":"Luma AI - Interactive Scenes","URL":"https://lumalabs.ai/interactive-scenes","author":[{"family":"Lumalabs.ai","given":""}],"accessed":{"date-parts":[["2024",12,2]]}}}],"schema":"https://github.com/citation-style-language/schema/raw/master/csl-citation.json"} </w:instrText>
      </w:r>
      <w:r w:rsidR="00974E3D" w:rsidRPr="008E30A9">
        <w:fldChar w:fldCharType="separate"/>
      </w:r>
      <w:r w:rsidR="00E30305" w:rsidRPr="00E30305">
        <w:rPr>
          <w:rFonts w:ascii="Calibri" w:hAnsi="Calibri" w:cs="Calibri"/>
        </w:rPr>
        <w:t>(Lumalabs.ai, 2024)</w:t>
      </w:r>
      <w:r w:rsidR="00974E3D" w:rsidRPr="008E30A9">
        <w:fldChar w:fldCharType="end"/>
      </w:r>
      <w:r w:rsidR="001B2516" w:rsidRPr="008E30A9">
        <w:t xml:space="preserve">. </w:t>
      </w:r>
      <w:r w:rsidR="007E6196" w:rsidRPr="008E30A9">
        <w:t>Luma AI provided</w:t>
      </w:r>
      <w:r w:rsidR="001B2516" w:rsidRPr="008E30A9">
        <w:t xml:space="preserve"> a convenient way to generate 3D point clouds that could be exported and used within game engines.</w:t>
      </w:r>
      <w:r w:rsidR="007E6196" w:rsidRPr="008E30A9">
        <w:t xml:space="preserve"> </w:t>
      </w:r>
      <w:r w:rsidR="001A340E" w:rsidRPr="008E30A9">
        <w:t>Jawset Postshot, a local hardware-based solution, was utilised to produce more refined splats by leveraging its editable Gaussian splat-generating features, providing more customisable results.</w:t>
      </w:r>
      <w:r w:rsidR="00974E3D" w:rsidRPr="008E30A9">
        <w:t xml:space="preserve"> </w:t>
      </w:r>
      <w:r w:rsidR="00974E3D" w:rsidRPr="008E30A9">
        <w:fldChar w:fldCharType="begin"/>
      </w:r>
      <w:r w:rsidR="00974E3D" w:rsidRPr="008E30A9">
        <w:instrText xml:space="preserve"> ADDIN ZOTERO_ITEM CSL_CITATION {"citationID":"M7OD2Ps8","properties":{"formattedCitation":"(Jawset.com, 2024)","plainCitation":"(Jawset.com, 2024)","noteIndex":0},"citationItems":[{"id":288,"uris":["http://zotero.org/users/12785515/items/XKI4KFXV"],"itemData":{"id":288,"type":"webpage","title":"Jawset Postshot","URL":"https://www.jawset.com/","author":[{"family":"Jawset.com","given":""}],"accessed":{"date-parts":[["2024",12,2]]}}}],"schema":"https://github.com/citation-style-language/schema/raw/master/csl-citation.json"} </w:instrText>
      </w:r>
      <w:r w:rsidR="00974E3D" w:rsidRPr="008E30A9">
        <w:fldChar w:fldCharType="separate"/>
      </w:r>
      <w:r w:rsidR="00E30305" w:rsidRPr="00E30305">
        <w:rPr>
          <w:rFonts w:ascii="Calibri" w:hAnsi="Calibri" w:cs="Calibri"/>
        </w:rPr>
        <w:t>(Jawset.com, 2024)</w:t>
      </w:r>
      <w:r w:rsidR="00974E3D" w:rsidRPr="008E30A9">
        <w:fldChar w:fldCharType="end"/>
      </w:r>
      <w:r w:rsidR="001B2516" w:rsidRPr="008E30A9">
        <w:t>.</w:t>
      </w:r>
    </w:p>
    <w:p w14:paraId="69E98A91" w14:textId="77777777" w:rsidR="001B2516" w:rsidRPr="008E30A9" w:rsidRDefault="001B2516" w:rsidP="00B374CD">
      <w:pPr>
        <w:pStyle w:val="Heading3"/>
      </w:pPr>
      <w:r w:rsidRPr="008E30A9">
        <w:t>Importing and Editing in Unity</w:t>
      </w:r>
    </w:p>
    <w:p w14:paraId="38552216" w14:textId="66EB15C7" w:rsidR="001E1CDD" w:rsidRDefault="00C04C62" w:rsidP="001B2516">
      <w:pPr>
        <w:spacing w:before="0" w:after="160"/>
      </w:pPr>
      <w:r w:rsidRPr="008E30A9">
        <w:t xml:space="preserve">Once created, the Gaussian Splats were </w:t>
      </w:r>
      <w:r w:rsidR="001B2516" w:rsidRPr="008E30A9">
        <w:t>imported into Unity using the UnityGaussianSplatting plugin</w:t>
      </w:r>
      <w:r w:rsidR="00A112E7" w:rsidRPr="008E30A9">
        <w:t xml:space="preserve"> </w:t>
      </w:r>
      <w:r w:rsidR="00A112E7" w:rsidRPr="008E30A9">
        <w:fldChar w:fldCharType="begin"/>
      </w:r>
      <w:r w:rsidR="00A112E7" w:rsidRPr="008E30A9">
        <w:instrText xml:space="preserve"> ADDIN ZOTERO_ITEM CSL_CITATION {"citationID":"1tJEoy16","properties":{"formattedCitation":"(Pranckevi\\uc0\\u269{}ius, 2024)","plainCitation":"(Pranckevičius, 2024)","noteIndex":0},"citationItems":[{"id":292,"uris":["http://zotero.org/users/12785515/items/LIHMAGY9"],"itemData":{"id":292,"type":"software","abstract":"Toy Gaussian Splatting visualization in Unity","genre":"C#","license":"MIT","note":"original-date: 2023-08-24T19:34:46Z","source":"GitHub","title":"aras-p/UnityGaussianSplatting","URL":"https://github.com/aras-p/UnityGaussianSplatting","author":[{"family":"Pranckevičius","given":"Aras"}],"accessed":{"date-parts":[["2024",12,2]]},"issued":{"date-parts":[["2024",12,1]]}}}],"schema":"https://github.com/citation-style-language/schema/raw/master/csl-citation.json"} </w:instrText>
      </w:r>
      <w:r w:rsidR="00A112E7" w:rsidRPr="008E30A9">
        <w:fldChar w:fldCharType="separate"/>
      </w:r>
      <w:r w:rsidR="00E30305" w:rsidRPr="00E30305">
        <w:rPr>
          <w:rFonts w:ascii="Calibri" w:hAnsi="Calibri" w:cs="Calibri"/>
        </w:rPr>
        <w:t>(Pranckevičius, 2024)</w:t>
      </w:r>
      <w:r w:rsidR="00A112E7" w:rsidRPr="008E30A9">
        <w:fldChar w:fldCharType="end"/>
      </w:r>
      <w:r w:rsidR="001B2516" w:rsidRPr="008E30A9">
        <w:t xml:space="preserve">. This </w:t>
      </w:r>
      <w:r w:rsidRPr="008E30A9">
        <w:t xml:space="preserve">Unity </w:t>
      </w:r>
      <w:r w:rsidR="001B2516" w:rsidRPr="008E30A9">
        <w:t>plugin provided</w:t>
      </w:r>
      <w:r w:rsidR="001E1CDD" w:rsidRPr="008E30A9">
        <w:t xml:space="preserve"> tools for</w:t>
      </w:r>
      <w:r w:rsidR="00C509CD" w:rsidRPr="008E30A9">
        <w:t xml:space="preserve"> importing Gaussian Splat ply files in different qualities </w:t>
      </w:r>
      <w:r w:rsidR="009D1391" w:rsidRPr="008E30A9">
        <w:t>which result in different file sizes. The plugin has tools for</w:t>
      </w:r>
      <w:r w:rsidR="001B2516" w:rsidRPr="008E30A9">
        <w:t xml:space="preserve"> manipulating the </w:t>
      </w:r>
      <w:r w:rsidR="009D1391" w:rsidRPr="008E30A9">
        <w:t xml:space="preserve">imported </w:t>
      </w:r>
      <w:r w:rsidR="00A112E7" w:rsidRPr="008E30A9">
        <w:t>Gaussian S</w:t>
      </w:r>
      <w:r w:rsidR="001B2516" w:rsidRPr="008E30A9">
        <w:t>plats, such as the ability to scale, move</w:t>
      </w:r>
      <w:r w:rsidR="0037197A" w:rsidRPr="008E30A9">
        <w:t xml:space="preserve"> and delete individual or collections of Splats</w:t>
      </w:r>
      <w:r w:rsidR="001B2516" w:rsidRPr="008E30A9">
        <w:t xml:space="preserve">, </w:t>
      </w:r>
      <w:r w:rsidRPr="008E30A9">
        <w:t xml:space="preserve">as well as </w:t>
      </w:r>
      <w:r w:rsidR="001B2516" w:rsidRPr="008E30A9">
        <w:t>edit</w:t>
      </w:r>
      <w:r w:rsidRPr="008E30A9">
        <w:t xml:space="preserve"> the</w:t>
      </w:r>
      <w:r w:rsidR="001B2516" w:rsidRPr="008E30A9">
        <w:t xml:space="preserve"> size and transparency</w:t>
      </w:r>
      <w:r w:rsidRPr="008E30A9">
        <w:t xml:space="preserve"> of all the Gaussian Splats in the scene</w:t>
      </w:r>
      <w:r w:rsidR="001B2516" w:rsidRPr="008E30A9">
        <w:t xml:space="preserve">. </w:t>
      </w:r>
      <w:r w:rsidRPr="008E30A9">
        <w:t>The plugin provides the utility</w:t>
      </w:r>
      <w:r w:rsidR="001B2516" w:rsidRPr="008E30A9">
        <w:t xml:space="preserve"> to combine multiple splats into one, ensuring accurate occlusion of splats during rendering.</w:t>
      </w:r>
    </w:p>
    <w:p w14:paraId="4C61124C" w14:textId="77777777" w:rsidR="00AA79C8" w:rsidRPr="008E30A9" w:rsidRDefault="00AA79C8" w:rsidP="001B2516">
      <w:pPr>
        <w:spacing w:before="0" w:after="160"/>
      </w:pPr>
    </w:p>
    <w:p w14:paraId="239F83D7" w14:textId="77777777" w:rsidR="001B2516" w:rsidRPr="008E30A9" w:rsidRDefault="001B2516" w:rsidP="00B374CD">
      <w:pPr>
        <w:pStyle w:val="Heading3"/>
      </w:pPr>
      <w:r w:rsidRPr="008E30A9">
        <w:t>Merging and Adjusting Splats</w:t>
      </w:r>
    </w:p>
    <w:p w14:paraId="399197C9" w14:textId="252A625E" w:rsidR="001B2516" w:rsidRPr="008E30A9" w:rsidRDefault="001B2516" w:rsidP="001B2516">
      <w:pPr>
        <w:spacing w:before="0" w:after="160"/>
      </w:pPr>
      <w:r w:rsidRPr="008E30A9">
        <w:t>The process of merging</w:t>
      </w:r>
      <w:r w:rsidR="00AA79C8" w:rsidRPr="008E30A9">
        <w:t xml:space="preserve"> Gaussian</w:t>
      </w:r>
      <w:r w:rsidRPr="008E30A9">
        <w:t xml:space="preserve"> </w:t>
      </w:r>
      <w:r w:rsidR="00AA79C8" w:rsidRPr="008E30A9">
        <w:t>S</w:t>
      </w:r>
      <w:r w:rsidRPr="008E30A9">
        <w:t xml:space="preserve">plats involved strategically placing and aligning the various </w:t>
      </w:r>
      <w:r w:rsidR="00AA79C8" w:rsidRPr="008E30A9">
        <w:t>Gaussian S</w:t>
      </w:r>
      <w:r w:rsidRPr="008E30A9">
        <w:t xml:space="preserve">plats created from different sources, such as </w:t>
      </w:r>
      <w:r w:rsidR="00807AC1" w:rsidRPr="008E30A9">
        <w:t>Gaussian Splats</w:t>
      </w:r>
      <w:r w:rsidR="00992171" w:rsidRPr="008E30A9">
        <w:t xml:space="preserve"> created from real video footage and </w:t>
      </w:r>
      <w:r w:rsidR="00D4215E" w:rsidRPr="008E30A9">
        <w:t>Splats created with recordings from</w:t>
      </w:r>
      <w:r w:rsidR="00992171" w:rsidRPr="008E30A9">
        <w:t xml:space="preserve"> </w:t>
      </w:r>
      <w:r w:rsidRPr="008E30A9">
        <w:t xml:space="preserve">video game environments. This required a detailed iterative approach to ensure the splats blended cohesively within the scene. The adjustment process also involved </w:t>
      </w:r>
      <w:r w:rsidR="003957EF" w:rsidRPr="008E30A9">
        <w:t>cutting down many of the Splats from each capture</w:t>
      </w:r>
      <w:r w:rsidRPr="008E30A9">
        <w:t xml:space="preserve">, which </w:t>
      </w:r>
      <w:r w:rsidR="003957EF" w:rsidRPr="008E30A9">
        <w:t>helped</w:t>
      </w:r>
      <w:r w:rsidRPr="008E30A9">
        <w:t xml:space="preserve"> to </w:t>
      </w:r>
      <w:r w:rsidR="003957EF" w:rsidRPr="008E30A9">
        <w:t>balance</w:t>
      </w:r>
      <w:r w:rsidRPr="008E30A9">
        <w:t xml:space="preserve"> the visual integration of the </w:t>
      </w:r>
      <w:r w:rsidR="003957EF" w:rsidRPr="008E30A9">
        <w:t>S</w:t>
      </w:r>
      <w:r w:rsidRPr="008E30A9">
        <w:t xml:space="preserve">plats with </w:t>
      </w:r>
      <w:r w:rsidR="003957EF" w:rsidRPr="008E30A9">
        <w:t>each other</w:t>
      </w:r>
      <w:r w:rsidRPr="008E30A9">
        <w:t xml:space="preserve">. This iterative process was essential to refining the overall look and ensuring that the </w:t>
      </w:r>
      <w:r w:rsidR="003957EF" w:rsidRPr="008E30A9">
        <w:t>edited Gaussian S</w:t>
      </w:r>
      <w:r w:rsidRPr="008E30A9">
        <w:t xml:space="preserve">plats interacted </w:t>
      </w:r>
      <w:r w:rsidR="003957EF" w:rsidRPr="008E30A9">
        <w:t>in interesting ways in the Unity Demo Scene</w:t>
      </w:r>
      <w:r w:rsidR="00A06025">
        <w:t>.</w:t>
      </w:r>
    </w:p>
    <w:p w14:paraId="263C7269" w14:textId="77777777" w:rsidR="00F12B4D" w:rsidRPr="008E30A9" w:rsidRDefault="00F12B4D" w:rsidP="001B2516">
      <w:pPr>
        <w:spacing w:before="0" w:after="160"/>
      </w:pPr>
    </w:p>
    <w:p w14:paraId="2178DB34" w14:textId="77777777" w:rsidR="001B2516" w:rsidRPr="008E30A9" w:rsidRDefault="001B2516" w:rsidP="00B374CD">
      <w:pPr>
        <w:pStyle w:val="Heading3"/>
      </w:pPr>
      <w:r w:rsidRPr="008E30A9">
        <w:t>Testing and Iteration</w:t>
      </w:r>
    </w:p>
    <w:p w14:paraId="519C6D8E" w14:textId="2B97CC60" w:rsidR="003C3418" w:rsidRDefault="001B2516" w:rsidP="00F62157">
      <w:pPr>
        <w:spacing w:before="0" w:after="160"/>
      </w:pPr>
      <w:r w:rsidRPr="008E30A9">
        <w:t xml:space="preserve">Throughout the prototype development process, regular testing was conducted to evaluate the performance </w:t>
      </w:r>
      <w:r w:rsidR="00F11F65" w:rsidRPr="008E30A9">
        <w:t xml:space="preserve">and file sizes </w:t>
      </w:r>
      <w:r w:rsidRPr="008E30A9">
        <w:t xml:space="preserve">of the </w:t>
      </w:r>
      <w:r w:rsidR="00F12B4D" w:rsidRPr="008E30A9">
        <w:t>Gaussian S</w:t>
      </w:r>
      <w:r w:rsidRPr="008E30A9">
        <w:t xml:space="preserve">plats in the Unity scene. The primary metrics </w:t>
      </w:r>
      <w:r w:rsidRPr="008E30A9">
        <w:lastRenderedPageBreak/>
        <w:t>for testing included frame rate performance (F</w:t>
      </w:r>
      <w:r w:rsidR="006F5CB5" w:rsidRPr="008E30A9">
        <w:t>PS</w:t>
      </w:r>
      <w:r w:rsidRPr="008E30A9">
        <w:t xml:space="preserve">) </w:t>
      </w:r>
      <w:r w:rsidR="006F5CB5" w:rsidRPr="008E30A9">
        <w:t xml:space="preserve">and </w:t>
      </w:r>
      <w:r w:rsidR="00F11F65" w:rsidRPr="008E30A9">
        <w:t>the Gaussian Splat</w:t>
      </w:r>
      <w:r w:rsidR="006F5CB5" w:rsidRPr="008E30A9">
        <w:t xml:space="preserve"> PLY file size (Megabytes)</w:t>
      </w:r>
      <w:r w:rsidRPr="008E30A9">
        <w:t xml:space="preserve">. Initial </w:t>
      </w:r>
      <w:r w:rsidR="006F5CB5" w:rsidRPr="008E30A9">
        <w:t>analysis showed</w:t>
      </w:r>
      <w:r w:rsidRPr="008E30A9">
        <w:t xml:space="preserve"> that</w:t>
      </w:r>
      <w:r w:rsidR="006F5CB5" w:rsidRPr="008E30A9">
        <w:t xml:space="preserve"> very large </w:t>
      </w:r>
      <w:r w:rsidRPr="008E30A9">
        <w:t xml:space="preserve">numbers of splats, primarily when used at high quality, led to noticeable performance drops. As a result, optimisations were made </w:t>
      </w:r>
      <w:r w:rsidR="00E9346F">
        <w:t>to reduce perfomance impact anf file size</w:t>
      </w:r>
      <w:r w:rsidRPr="008E30A9">
        <w:t xml:space="preserve"> without significantly affecting the visual quality. </w:t>
      </w:r>
    </w:p>
    <w:p w14:paraId="0F6E21D8" w14:textId="77777777" w:rsidR="00330018" w:rsidRDefault="00330018" w:rsidP="00330018">
      <w:pPr>
        <w:keepNext/>
        <w:spacing w:before="0" w:after="160"/>
      </w:pPr>
      <w:r>
        <w:rPr>
          <w:noProof/>
        </w:rPr>
        <w:drawing>
          <wp:inline distT="0" distB="0" distL="0" distR="0" wp14:anchorId="5168B7D6" wp14:editId="396176B1">
            <wp:extent cx="2235390" cy="2240280"/>
            <wp:effectExtent l="0" t="0" r="0" b="7620"/>
            <wp:docPr id="59198028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1980282" name="Picture 591980282"/>
                    <pic:cNvPicPr/>
                  </pic:nvPicPr>
                  <pic:blipFill>
                    <a:blip r:embed="rId19">
                      <a:extLst>
                        <a:ext uri="{28A0092B-C50C-407E-A947-70E740481C1C}">
                          <a14:useLocalDpi xmlns:a14="http://schemas.microsoft.com/office/drawing/2010/main" val="0"/>
                        </a:ext>
                      </a:extLst>
                    </a:blip>
                    <a:stretch>
                      <a:fillRect/>
                    </a:stretch>
                  </pic:blipFill>
                  <pic:spPr>
                    <a:xfrm>
                      <a:off x="0" y="0"/>
                      <a:ext cx="2243914" cy="2248822"/>
                    </a:xfrm>
                    <a:prstGeom prst="rect">
                      <a:avLst/>
                    </a:prstGeom>
                  </pic:spPr>
                </pic:pic>
              </a:graphicData>
            </a:graphic>
          </wp:inline>
        </w:drawing>
      </w:r>
    </w:p>
    <w:p w14:paraId="0F152055" w14:textId="12BE36E1" w:rsidR="00330018" w:rsidRDefault="00330018" w:rsidP="00330018">
      <w:pPr>
        <w:pStyle w:val="Caption"/>
      </w:pPr>
      <w:r>
        <w:t xml:space="preserve">Figure </w:t>
      </w:r>
      <w:r>
        <w:fldChar w:fldCharType="begin"/>
      </w:r>
      <w:r>
        <w:instrText xml:space="preserve"> SEQ Figure \* ARABIC </w:instrText>
      </w:r>
      <w:r>
        <w:fldChar w:fldCharType="separate"/>
      </w:r>
      <w:r w:rsidR="00730D65">
        <w:rPr>
          <w:noProof/>
        </w:rPr>
        <w:t>3</w:t>
      </w:r>
      <w:r>
        <w:fldChar w:fldCharType="end"/>
      </w:r>
      <w:r>
        <w:t>: Very High Import Setting</w:t>
      </w:r>
    </w:p>
    <w:p w14:paraId="38860D95" w14:textId="77777777" w:rsidR="00330018" w:rsidRDefault="00330018" w:rsidP="00330018">
      <w:pPr>
        <w:keepNext/>
        <w:spacing w:before="0" w:after="160"/>
      </w:pPr>
      <w:r>
        <w:rPr>
          <w:noProof/>
        </w:rPr>
        <w:drawing>
          <wp:inline distT="0" distB="0" distL="0" distR="0" wp14:anchorId="6B1337FE" wp14:editId="5B58075A">
            <wp:extent cx="2098519" cy="2103120"/>
            <wp:effectExtent l="0" t="0" r="0" b="0"/>
            <wp:docPr id="1189596407"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9596407" name="Picture 3" descr="A screenshot of a computer&#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2107753" cy="2112374"/>
                    </a:xfrm>
                    <a:prstGeom prst="rect">
                      <a:avLst/>
                    </a:prstGeom>
                  </pic:spPr>
                </pic:pic>
              </a:graphicData>
            </a:graphic>
          </wp:inline>
        </w:drawing>
      </w:r>
    </w:p>
    <w:p w14:paraId="09C3E985" w14:textId="666FAD0C" w:rsidR="00330018" w:rsidRDefault="00330018" w:rsidP="00330018">
      <w:pPr>
        <w:pStyle w:val="Caption"/>
      </w:pPr>
      <w:r>
        <w:t xml:space="preserve">Figure </w:t>
      </w:r>
      <w:r>
        <w:fldChar w:fldCharType="begin"/>
      </w:r>
      <w:r>
        <w:instrText xml:space="preserve"> SEQ Figure \* ARABIC </w:instrText>
      </w:r>
      <w:r>
        <w:fldChar w:fldCharType="separate"/>
      </w:r>
      <w:r w:rsidR="00730D65">
        <w:rPr>
          <w:noProof/>
        </w:rPr>
        <w:t>4</w:t>
      </w:r>
      <w:r>
        <w:fldChar w:fldCharType="end"/>
      </w:r>
      <w:r>
        <w:t>: Very Low Import Setting</w:t>
      </w:r>
    </w:p>
    <w:p w14:paraId="3BE2455E" w14:textId="77777777" w:rsidR="00330018" w:rsidRDefault="00330018" w:rsidP="00330018">
      <w:pPr>
        <w:keepNext/>
        <w:spacing w:before="0" w:after="160"/>
      </w:pPr>
      <w:r w:rsidRPr="007C0B19">
        <w:lastRenderedPageBreak/>
        <w:drawing>
          <wp:inline distT="0" distB="0" distL="0" distR="0" wp14:anchorId="5B1F001B" wp14:editId="4F53E1AD">
            <wp:extent cx="4998720" cy="3512286"/>
            <wp:effectExtent l="0" t="0" r="0" b="0"/>
            <wp:docPr id="45813828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8138285" name="Picture 1" descr="A screenshot of a computer&#10;&#10;Description automatically generated"/>
                    <pic:cNvPicPr/>
                  </pic:nvPicPr>
                  <pic:blipFill>
                    <a:blip r:embed="rId21"/>
                    <a:stretch>
                      <a:fillRect/>
                    </a:stretch>
                  </pic:blipFill>
                  <pic:spPr>
                    <a:xfrm>
                      <a:off x="0" y="0"/>
                      <a:ext cx="5018100" cy="3525903"/>
                    </a:xfrm>
                    <a:prstGeom prst="rect">
                      <a:avLst/>
                    </a:prstGeom>
                  </pic:spPr>
                </pic:pic>
              </a:graphicData>
            </a:graphic>
          </wp:inline>
        </w:drawing>
      </w:r>
    </w:p>
    <w:p w14:paraId="728C0DDF" w14:textId="74C91889" w:rsidR="00330018" w:rsidRPr="008E30A9" w:rsidRDefault="00330018" w:rsidP="00330018">
      <w:pPr>
        <w:pStyle w:val="Caption"/>
      </w:pPr>
      <w:bookmarkStart w:id="21" w:name="_Ref184567131"/>
      <w:r>
        <w:t xml:space="preserve">Figure </w:t>
      </w:r>
      <w:r>
        <w:fldChar w:fldCharType="begin"/>
      </w:r>
      <w:r>
        <w:instrText xml:space="preserve"> SEQ Figure \* ARABIC </w:instrText>
      </w:r>
      <w:r>
        <w:fldChar w:fldCharType="separate"/>
      </w:r>
      <w:r w:rsidR="00730D65">
        <w:rPr>
          <w:noProof/>
        </w:rPr>
        <w:t>5</w:t>
      </w:r>
      <w:r>
        <w:fldChar w:fldCharType="end"/>
      </w:r>
      <w:bookmarkEnd w:id="21"/>
      <w:r>
        <w:t>: Gaussian Splat Comparison</w:t>
      </w:r>
    </w:p>
    <w:p w14:paraId="01FD2558" w14:textId="77777777" w:rsidR="00330018" w:rsidRDefault="00330018" w:rsidP="00330018">
      <w:pPr>
        <w:spacing w:before="0" w:after="160"/>
      </w:pPr>
      <w:r>
        <w:fldChar w:fldCharType="begin"/>
      </w:r>
      <w:r>
        <w:instrText xml:space="preserve"> REF  _Ref184567131 \h </w:instrText>
      </w:r>
      <w:r>
        <w:fldChar w:fldCharType="separate"/>
      </w:r>
      <w:r>
        <w:t xml:space="preserve">Figure </w:t>
      </w:r>
      <w:r>
        <w:rPr>
          <w:noProof/>
        </w:rPr>
        <w:t>5</w:t>
      </w:r>
      <w:r>
        <w:fldChar w:fldCharType="end"/>
      </w:r>
      <w:r>
        <w:t xml:space="preserve"> displays the same Gaussian Splat imported into Unity using a high-quality preset (Left) and a low-quality preset (Right) for comparison purposes. Visually the low-quality Gaussian Splat can be seen to be less accurate and lacks some finer details, especially on the surface of the table. However, the high quality Splat is also 17 times the file size at 242MB compared to the low quality at 14MB. The majority of this file size comes from the SH option, which stands for Spherical Harmonics. In the context of Gaussian Splatting, “the </w:t>
      </w:r>
      <w:r w:rsidRPr="0000735B">
        <w:t>directional appearance component (color) of the radiance field is represented via spherical harmonics (SH</w:t>
      </w:r>
      <w:r>
        <w:t xml:space="preserve">)” </w:t>
      </w:r>
      <w:r>
        <w:fldChar w:fldCharType="begin"/>
      </w:r>
      <w:r>
        <w:instrText xml:space="preserve"> ADDIN ZOTERO_ITEM CSL_CITATION {"citationID":"9YdGZEj0","properties":{"formattedCitation":"(Kerbl et al., 2023)","plainCitation":"(Kerbl et al., 2023)","noteIndex":0},"citationItems":[{"id":185,"uris":["http://zotero.org/users/12785515/items/SRTPVGU8"],"itemData":{"id":185,"type":"article","abstract":"Radiance Field methods have recently revolutionized novel-view synthesis of scenes captured with multiple photos or videos. However, achieving high visual quality still requires neural networks that are costly to train and render, while recent faster methods inevitably trade off speed for quality. For unbounded and complete scenes (rather than isolated objects) and 1080p resolution rendering, no current method can achieve real-time display rates. We introduce three key elements that allow us to achieve state-of-the-art visual quality while maintaining competitive training times and importantly allow high-quality real-time (&gt;= 30 fps) novel-view synthesis at 1080p resolution. First, starting from sparse points produced during camera calibration, we represent the scene with 3D Gaussians that preserve desirable properties of continuous volumetric radiance fields for scene optimization while avoiding unnecessary computation in empty space; Second, we perform interleaved optimization/density control of the 3D Gaussians, notably optimizing anisotropic covariance to achieve an accurate representation of the scene; Third, we develop a fast visibility-aware rendering algorithm that supports anisotropic splatting and both accelerates training and allows realtime rendering. We demonstrate state-of-the-art visual quality and real-time rendering on several established datasets.","DOI":"10.48550/arXiv.2308.04079","note":"arXiv:2308.04079 [cs]","number":"arXiv:2308.04079","publisher":"arXiv","source":"arXiv.org","title":"3D Gaussian Splatting for Real-Time Radiance Field Rendering","URL":"http://arxiv.org/abs/2308.04079","author":[{"family":"Kerbl","given":"Bernhard"},{"family":"Kopanas","given":"Georgios"},{"family":"Leimkühler","given":"Thomas"},{"family":"Drettakis","given":"George"}],"accessed":{"date-parts":[["2024",10,2]]},"issued":{"date-parts":[["2023",8,8]]}}}],"schema":"https://github.com/citation-style-language/schema/raw/master/csl-citation.json"} </w:instrText>
      </w:r>
      <w:r>
        <w:fldChar w:fldCharType="separate"/>
      </w:r>
      <w:r w:rsidRPr="00E30305">
        <w:rPr>
          <w:rFonts w:ascii="Calibri" w:hAnsi="Calibri" w:cs="Calibri"/>
        </w:rPr>
        <w:t>(Kerbl et al., 2023)</w:t>
      </w:r>
      <w:r>
        <w:fldChar w:fldCharType="end"/>
      </w:r>
      <w:r>
        <w:t xml:space="preserve">. </w:t>
      </w:r>
    </w:p>
    <w:p w14:paraId="678E41DC" w14:textId="0B4786B4" w:rsidR="00330018" w:rsidRDefault="00330018" w:rsidP="00330018">
      <w:pPr>
        <w:spacing w:before="0" w:after="160"/>
      </w:pPr>
      <w:r>
        <w:t>With the high-quality import settings, e</w:t>
      </w:r>
      <w:r w:rsidRPr="00DF5517">
        <w:t>ach SH coefficient is stored as a</w:t>
      </w:r>
      <w:r>
        <w:t xml:space="preserve"> highly precise</w:t>
      </w:r>
      <w:r w:rsidRPr="00DF5517">
        <w:t xml:space="preserve"> 32-bit floating-point number</w:t>
      </w:r>
      <w:r>
        <w:t>, which retains</w:t>
      </w:r>
      <w:r w:rsidRPr="009C3B49">
        <w:t xml:space="preserve"> </w:t>
      </w:r>
      <w:r>
        <w:t>accurate</w:t>
      </w:r>
      <w:r w:rsidRPr="009C3B49">
        <w:t xml:space="preserve"> details in radiance and lighting</w:t>
      </w:r>
      <w:r>
        <w:t>. Accurate r</w:t>
      </w:r>
      <w:r w:rsidRPr="007F23E0">
        <w:t>adiance</w:t>
      </w:r>
      <w:r>
        <w:t xml:space="preserve"> representation</w:t>
      </w:r>
      <w:r w:rsidRPr="007F23E0">
        <w:t xml:space="preserve"> helps define how the splat's colour and brightness vary based on the viewing angle</w:t>
      </w:r>
      <w:r>
        <w:t xml:space="preserve"> and creates a more accurate Gaussian Splat</w:t>
      </w:r>
      <w:r w:rsidRPr="007F23E0">
        <w:t>.</w:t>
      </w:r>
    </w:p>
    <w:p w14:paraId="57818B29" w14:textId="77777777" w:rsidR="00330018" w:rsidRDefault="00330018" w:rsidP="00330018">
      <w:pPr>
        <w:spacing w:before="0" w:after="160"/>
      </w:pPr>
      <w:r>
        <w:t xml:space="preserve">With the low-quality import settings each SH coefficient is stored using </w:t>
      </w:r>
      <w:r w:rsidRPr="003910BC">
        <w:t>a clustered quantisation approach, grouping similar SH coefficients into clusters</w:t>
      </w:r>
      <w:r>
        <w:t>. Using the cluster 4K option for SH import, the c</w:t>
      </w:r>
      <w:r w:rsidRPr="00DD6121">
        <w:t xml:space="preserve">oefficients are heavily compressed, leading to </w:t>
      </w:r>
      <w:r>
        <w:t>a noticeable</w:t>
      </w:r>
      <w:r w:rsidRPr="00DD6121">
        <w:t xml:space="preserve"> loss of detail in </w:t>
      </w:r>
      <w:r>
        <w:t>Splat accuracy</w:t>
      </w:r>
      <w:r w:rsidRPr="00DD6121">
        <w:t>.</w:t>
      </w:r>
      <w:r>
        <w:t xml:space="preserve"> This loss of quality can be seen in the surface of the bench in </w:t>
      </w:r>
      <w:r>
        <w:fldChar w:fldCharType="begin"/>
      </w:r>
      <w:r>
        <w:instrText xml:space="preserve"> REF _Ref184567131 \h </w:instrText>
      </w:r>
      <w:r>
        <w:fldChar w:fldCharType="separate"/>
      </w:r>
      <w:r>
        <w:t xml:space="preserve">Figure </w:t>
      </w:r>
      <w:r>
        <w:rPr>
          <w:noProof/>
        </w:rPr>
        <w:t>5</w:t>
      </w:r>
      <w:r>
        <w:fldChar w:fldCharType="end"/>
      </w:r>
      <w:r>
        <w:t>.</w:t>
      </w:r>
    </w:p>
    <w:p w14:paraId="23DF8F4C" w14:textId="77777777" w:rsidR="00330018" w:rsidRDefault="00330018" w:rsidP="00F62157">
      <w:pPr>
        <w:spacing w:before="0" w:after="160"/>
      </w:pPr>
    </w:p>
    <w:p w14:paraId="73EC3F42" w14:textId="77777777" w:rsidR="00330018" w:rsidRDefault="00330018" w:rsidP="00F62157">
      <w:pPr>
        <w:spacing w:before="0" w:after="160"/>
      </w:pPr>
    </w:p>
    <w:p w14:paraId="4A7F0184" w14:textId="77777777" w:rsidR="00330018" w:rsidRPr="008E30A9" w:rsidRDefault="00330018" w:rsidP="00F62157">
      <w:pPr>
        <w:spacing w:before="0" w:after="160"/>
      </w:pPr>
    </w:p>
    <w:p w14:paraId="05E6C77E" w14:textId="77777777" w:rsidR="00730D65" w:rsidRDefault="000A0BD0" w:rsidP="00730D65">
      <w:pPr>
        <w:keepNext/>
        <w:spacing w:before="0" w:after="160"/>
      </w:pPr>
      <w:bookmarkStart w:id="22" w:name="_Toc183992238"/>
      <w:r>
        <w:rPr>
          <w:noProof/>
        </w:rPr>
        <w:lastRenderedPageBreak/>
        <w:drawing>
          <wp:inline distT="0" distB="0" distL="0" distR="0" wp14:anchorId="2599B966" wp14:editId="1BCBE8E2">
            <wp:extent cx="3140075" cy="2718778"/>
            <wp:effectExtent l="0" t="0" r="3175" b="5715"/>
            <wp:docPr id="570039633"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039633" name="Picture 4" descr="A screenshot of a computer&#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147460" cy="2725172"/>
                    </a:xfrm>
                    <a:prstGeom prst="rect">
                      <a:avLst/>
                    </a:prstGeom>
                  </pic:spPr>
                </pic:pic>
              </a:graphicData>
            </a:graphic>
          </wp:inline>
        </w:drawing>
      </w:r>
    </w:p>
    <w:p w14:paraId="26E958A0" w14:textId="05D6C839" w:rsidR="00730D65" w:rsidRPr="00730D65" w:rsidRDefault="00730D65" w:rsidP="00730D65">
      <w:pPr>
        <w:pStyle w:val="Caption"/>
      </w:pPr>
      <w:bookmarkStart w:id="23" w:name="_Ref184571272"/>
      <w:r>
        <w:t xml:space="preserve">Figure </w:t>
      </w:r>
      <w:r>
        <w:fldChar w:fldCharType="begin"/>
      </w:r>
      <w:r>
        <w:instrText xml:space="preserve"> SEQ Figure \* ARABIC </w:instrText>
      </w:r>
      <w:r>
        <w:fldChar w:fldCharType="separate"/>
      </w:r>
      <w:r>
        <w:rPr>
          <w:noProof/>
        </w:rPr>
        <w:t>6</w:t>
      </w:r>
      <w:r>
        <w:fldChar w:fldCharType="end"/>
      </w:r>
      <w:bookmarkEnd w:id="23"/>
      <w:r>
        <w:t>: High Quality Import Perfomance Metrics</w:t>
      </w:r>
    </w:p>
    <w:p w14:paraId="5BE994ED" w14:textId="77777777" w:rsidR="00730D65" w:rsidRDefault="000A0BD0" w:rsidP="00730D65">
      <w:pPr>
        <w:keepNext/>
        <w:spacing w:before="0" w:after="160"/>
      </w:pPr>
      <w:r>
        <w:rPr>
          <w:noProof/>
        </w:rPr>
        <w:drawing>
          <wp:inline distT="0" distB="0" distL="0" distR="0" wp14:anchorId="7F5C519A" wp14:editId="5D48F35B">
            <wp:extent cx="3140355" cy="2755900"/>
            <wp:effectExtent l="0" t="0" r="3175" b="6350"/>
            <wp:docPr id="2002684531" name="Picture 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2684531" name="Picture 5" descr="A screenshot of a computer&#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140355" cy="2755900"/>
                    </a:xfrm>
                    <a:prstGeom prst="rect">
                      <a:avLst/>
                    </a:prstGeom>
                  </pic:spPr>
                </pic:pic>
              </a:graphicData>
            </a:graphic>
          </wp:inline>
        </w:drawing>
      </w:r>
    </w:p>
    <w:p w14:paraId="645500BE" w14:textId="74A6DB4B" w:rsidR="00730D65" w:rsidRDefault="00730D65" w:rsidP="00730D65">
      <w:pPr>
        <w:pStyle w:val="Caption"/>
      </w:pPr>
      <w:bookmarkStart w:id="24" w:name="_Ref184571276"/>
      <w:r>
        <w:t xml:space="preserve">Figure </w:t>
      </w:r>
      <w:r>
        <w:fldChar w:fldCharType="begin"/>
      </w:r>
      <w:r>
        <w:instrText xml:space="preserve"> SEQ Figure \* ARABIC </w:instrText>
      </w:r>
      <w:r>
        <w:fldChar w:fldCharType="separate"/>
      </w:r>
      <w:r>
        <w:rPr>
          <w:noProof/>
        </w:rPr>
        <w:t>7</w:t>
      </w:r>
      <w:r>
        <w:fldChar w:fldCharType="end"/>
      </w:r>
      <w:bookmarkEnd w:id="24"/>
      <w:r>
        <w:t>: Low Quality Import Perfomance Metrics</w:t>
      </w:r>
    </w:p>
    <w:p w14:paraId="35AEDA42" w14:textId="1920E5E8" w:rsidR="00042546" w:rsidRDefault="00042546" w:rsidP="00042546">
      <w:pPr>
        <w:spacing w:before="0" w:after="160"/>
      </w:pPr>
      <w:r>
        <w:t>The performance impact of importing Gaussian Splats with high and low-quality settings is illustrated</w:t>
      </w:r>
      <w:r w:rsidR="00667820">
        <w:t xml:space="preserve"> in </w:t>
      </w:r>
      <w:r w:rsidR="00667820">
        <w:fldChar w:fldCharType="begin"/>
      </w:r>
      <w:r w:rsidR="00667820">
        <w:instrText xml:space="preserve"> REF _Ref184571272 \h </w:instrText>
      </w:r>
      <w:r w:rsidR="00667820">
        <w:fldChar w:fldCharType="separate"/>
      </w:r>
      <w:r w:rsidR="00667820">
        <w:t xml:space="preserve">Figure </w:t>
      </w:r>
      <w:r w:rsidR="00667820">
        <w:rPr>
          <w:noProof/>
        </w:rPr>
        <w:t>6</w:t>
      </w:r>
      <w:r w:rsidR="00667820">
        <w:fldChar w:fldCharType="end"/>
      </w:r>
      <w:r w:rsidR="00667820">
        <w:t xml:space="preserve"> and </w:t>
      </w:r>
      <w:r w:rsidR="00667820">
        <w:fldChar w:fldCharType="begin"/>
      </w:r>
      <w:r w:rsidR="00667820">
        <w:instrText xml:space="preserve"> REF _Ref184571276 \h </w:instrText>
      </w:r>
      <w:r w:rsidR="00667820">
        <w:fldChar w:fldCharType="separate"/>
      </w:r>
      <w:r w:rsidR="00667820">
        <w:t xml:space="preserve">Figure </w:t>
      </w:r>
      <w:r w:rsidR="00667820">
        <w:rPr>
          <w:noProof/>
        </w:rPr>
        <w:t>7</w:t>
      </w:r>
      <w:r w:rsidR="00667820">
        <w:fldChar w:fldCharType="end"/>
      </w:r>
      <w:r>
        <w:t xml:space="preserve"> by the difference in</w:t>
      </w:r>
      <w:r w:rsidR="00975E80">
        <w:t xml:space="preserve"> the number of</w:t>
      </w:r>
      <w:r>
        <w:t xml:space="preserve"> frame</w:t>
      </w:r>
      <w:r w:rsidR="00975E80">
        <w:t xml:space="preserve">s per second </w:t>
      </w:r>
      <w:r>
        <w:t xml:space="preserve">(FPS) </w:t>
      </w:r>
      <w:r w:rsidR="00975E80">
        <w:t xml:space="preserve">that are being rendered </w:t>
      </w:r>
      <w:r>
        <w:t xml:space="preserve">in </w:t>
      </w:r>
      <w:r w:rsidR="00975E80">
        <w:t xml:space="preserve">the </w:t>
      </w:r>
      <w:r>
        <w:t>Unity</w:t>
      </w:r>
      <w:r w:rsidR="00975E80">
        <w:t xml:space="preserve"> game view</w:t>
      </w:r>
      <w:r>
        <w:t>.</w:t>
      </w:r>
      <w:r w:rsidR="00667820">
        <w:t xml:space="preserve"> </w:t>
      </w:r>
      <w:r w:rsidR="00CB2D33">
        <w:t xml:space="preserve">These tests were conducted </w:t>
      </w:r>
      <w:r w:rsidR="007B4529">
        <w:t>on Unity 2022.3.47f1</w:t>
      </w:r>
      <w:r w:rsidR="00CB2D33">
        <w:t xml:space="preserve"> </w:t>
      </w:r>
      <w:r w:rsidR="007B4529">
        <w:t xml:space="preserve">using </w:t>
      </w:r>
      <w:r w:rsidR="00CB2D33">
        <w:t>a</w:t>
      </w:r>
      <w:r w:rsidR="00CB2D33">
        <w:t xml:space="preserve"> </w:t>
      </w:r>
      <w:r w:rsidR="00CB2D33">
        <w:t xml:space="preserve">system </w:t>
      </w:r>
      <w:r w:rsidR="00CB2D33">
        <w:t>with</w:t>
      </w:r>
      <w:r w:rsidR="00CB2D33">
        <w:t xml:space="preserve"> an AMD RX 6950 XT GPU, a Ryzen 7 5600X CPU, and 32 GB of RAM</w:t>
      </w:r>
      <w:r w:rsidR="00CB2D33">
        <w:t>.</w:t>
      </w:r>
      <w:r>
        <w:t xml:space="preserve"> When using high-quality import settings for the same Gaussian Splat, the FPS </w:t>
      </w:r>
      <w:r w:rsidR="007A4466">
        <w:t>averaged</w:t>
      </w:r>
      <w:r>
        <w:t xml:space="preserve"> 280, compared to</w:t>
      </w:r>
      <w:r w:rsidR="007A4466">
        <w:t xml:space="preserve"> an average of</w:t>
      </w:r>
      <w:r>
        <w:t xml:space="preserve"> 400 FPS for the low-quality import. </w:t>
      </w:r>
      <w:r w:rsidR="006F5126">
        <w:t>Although there were no specific performance optimisations used for these tests beyond cropping and adjusting import quality, the performance metrics indicate the importance of considering the scene's performance when using Gaussian Splats. Careless importing and excessive use of multiple Gaussian Splats can lead to a significant decrease in performance.</w:t>
      </w:r>
    </w:p>
    <w:p w14:paraId="32A17A2A" w14:textId="5BA44839" w:rsidR="00042546" w:rsidRDefault="00042546" w:rsidP="00042546">
      <w:pPr>
        <w:spacing w:before="0" w:after="160"/>
      </w:pPr>
      <w:r>
        <w:lastRenderedPageBreak/>
        <w:t xml:space="preserve">The lower FPS associated with the high-quality import reflects the increased computational demand caused by the detailed radiance data stored in 32-bit floating-point SH coefficients. The precision of these coefficients allows for a more accurate representation of </w:t>
      </w:r>
      <w:r w:rsidR="006F5126">
        <w:t>each individual Splat</w:t>
      </w:r>
      <w:r>
        <w:t>, contributing to the enhanced visual fidelity of the Gaussian Splat. However, this comes at the cost of higher file sizes and greater processing requirements.</w:t>
      </w:r>
    </w:p>
    <w:p w14:paraId="43A90AEC" w14:textId="00C23D90" w:rsidR="00042546" w:rsidRDefault="00042546" w:rsidP="00042546">
      <w:pPr>
        <w:spacing w:before="0" w:after="160"/>
      </w:pPr>
      <w:r>
        <w:t xml:space="preserve">In contrast, the low-quality import utilises clustered quantisation, which reduces the computational workload by compressing the SH coefficients. This simplification </w:t>
      </w:r>
      <w:r w:rsidR="006F5126">
        <w:t>increases FPS</w:t>
      </w:r>
      <w:r>
        <w:t xml:space="preserve"> but </w:t>
      </w:r>
      <w:r w:rsidR="006F5126">
        <w:t>reduces some</w:t>
      </w:r>
      <w:r>
        <w:t xml:space="preserve"> finer visual details, as seen in the surface textures and shading accuracy</w:t>
      </w:r>
      <w:r w:rsidR="006F5126">
        <w:t xml:space="preserve"> on the top of the bench in </w:t>
      </w:r>
      <w:r w:rsidR="006F5126">
        <w:fldChar w:fldCharType="begin"/>
      </w:r>
      <w:r w:rsidR="006F5126">
        <w:instrText xml:space="preserve"> REF _Ref184567131 \h </w:instrText>
      </w:r>
      <w:r w:rsidR="006F5126">
        <w:fldChar w:fldCharType="separate"/>
      </w:r>
      <w:r w:rsidR="006F5126">
        <w:t xml:space="preserve">Figure </w:t>
      </w:r>
      <w:r w:rsidR="006F5126">
        <w:rPr>
          <w:noProof/>
        </w:rPr>
        <w:t>5</w:t>
      </w:r>
      <w:r w:rsidR="006F5126">
        <w:fldChar w:fldCharType="end"/>
      </w:r>
      <w:r w:rsidR="006F5126">
        <w:t xml:space="preserve"> and can be seen a</w:t>
      </w:r>
      <w:r w:rsidR="00612C19">
        <w:t xml:space="preserve">s well in the outer grass </w:t>
      </w:r>
      <w:r w:rsidR="00612C19">
        <w:t xml:space="preserve">in </w:t>
      </w:r>
      <w:r w:rsidR="00612C19">
        <w:fldChar w:fldCharType="begin"/>
      </w:r>
      <w:r w:rsidR="00612C19">
        <w:instrText xml:space="preserve"> REF _Ref184571272 \h </w:instrText>
      </w:r>
      <w:r w:rsidR="00612C19">
        <w:fldChar w:fldCharType="separate"/>
      </w:r>
      <w:r w:rsidR="00612C19">
        <w:t>Figure</w:t>
      </w:r>
      <w:r w:rsidR="00612C19">
        <w:t xml:space="preserve"> </w:t>
      </w:r>
      <w:r w:rsidR="00612C19">
        <w:rPr>
          <w:noProof/>
        </w:rPr>
        <w:t>6</w:t>
      </w:r>
      <w:r w:rsidR="00612C19">
        <w:fldChar w:fldCharType="end"/>
      </w:r>
      <w:r w:rsidR="00612C19">
        <w:t xml:space="preserve"> and </w:t>
      </w:r>
      <w:r w:rsidR="00612C19">
        <w:fldChar w:fldCharType="begin"/>
      </w:r>
      <w:r w:rsidR="00612C19">
        <w:instrText xml:space="preserve"> REF _Ref184571276 \h </w:instrText>
      </w:r>
      <w:r w:rsidR="00612C19">
        <w:fldChar w:fldCharType="separate"/>
      </w:r>
      <w:r w:rsidR="00612C19">
        <w:t xml:space="preserve">Figure </w:t>
      </w:r>
      <w:r w:rsidR="00612C19">
        <w:rPr>
          <w:noProof/>
        </w:rPr>
        <w:t>7</w:t>
      </w:r>
      <w:r w:rsidR="00612C19">
        <w:fldChar w:fldCharType="end"/>
      </w:r>
      <w:r>
        <w:t>.</w:t>
      </w:r>
    </w:p>
    <w:p w14:paraId="05397619" w14:textId="2D6EE72C" w:rsidR="00042546" w:rsidRDefault="00042546" w:rsidP="00042546">
      <w:pPr>
        <w:spacing w:before="0" w:after="160"/>
      </w:pPr>
      <w:r>
        <w:t>While the observed performance metrics are satisfactory</w:t>
      </w:r>
      <w:r w:rsidR="00EE704B">
        <w:t xml:space="preserve"> on this hardware</w:t>
      </w:r>
      <w:r>
        <w:t xml:space="preserve"> for scenes with a single Gaussian Splat, performance considerations will become increasingly critical as more Splats are imported, merged, and edited within the Unity scene</w:t>
      </w:r>
      <w:r w:rsidR="00EE704B">
        <w:t xml:space="preserve">. This consideration extends to </w:t>
      </w:r>
      <w:r w:rsidR="00D9335C">
        <w:t>lower-grade hardware</w:t>
      </w:r>
      <w:r w:rsidR="001F031D">
        <w:t xml:space="preserve"> performance</w:t>
      </w:r>
      <w:r w:rsidR="005E1299">
        <w:t>; the</w:t>
      </w:r>
      <w:r>
        <w:t xml:space="preserve"> combined file size and computational requirements of multiple high-quality Splats could lead to notable performance degradation. </w:t>
      </w:r>
      <w:r w:rsidR="00377E1A">
        <w:t xml:space="preserve">To maintain an FPS above 60, the optimal minimum for interactive real-time applications </w:t>
      </w:r>
      <w:r w:rsidR="00377E1A">
        <w:fldChar w:fldCharType="begin"/>
      </w:r>
      <w:r w:rsidR="00E05F8E">
        <w:instrText xml:space="preserve"> ADDIN ZOTERO_ITEM CSL_CITATION {"citationID":"v6xPdbsj","properties":{"formattedCitation":"(Ionos.com, 2023)","plainCitation":"(Ionos.com, 2023)","noteIndex":0},"citationItems":[{"id":336,"uris":["http://zotero.org/users/12785515/items/Z9SXERWS"],"itemData":{"id":336,"type":"webpage","abstract":"Frame rate determines whether movies, videos, or games run smoothly. What is the minimum FPS for gaming and how many frames per second are optimal? Read on to find out.","container-title":"IONOS Digital Guide","language":"en","title":"Frames per second (FPS) in TV, cinema, and gaming","URL":"https://www.ionos.com/digitalguide/server/know-how/fps/","author":[{"family":"Ionos.com","given":""}],"accessed":{"date-parts":[["2024",12,8]]},"issued":{"date-parts":[["2023",1,13]]}}}],"schema":"https://github.com/citation-style-language/schema/raw/master/csl-citation.json"} </w:instrText>
      </w:r>
      <w:r w:rsidR="00377E1A">
        <w:fldChar w:fldCharType="separate"/>
      </w:r>
      <w:r w:rsidR="00E05F8E" w:rsidRPr="00E05F8E">
        <w:rPr>
          <w:rFonts w:ascii="Calibri" w:hAnsi="Calibri" w:cs="Calibri"/>
        </w:rPr>
        <w:t>(Ionos.com, 2023)</w:t>
      </w:r>
      <w:r w:rsidR="00377E1A">
        <w:fldChar w:fldCharType="end"/>
      </w:r>
      <w:r w:rsidR="00377E1A">
        <w:t>, careful management of Splat quality, scene complexity, and optimi</w:t>
      </w:r>
      <w:r w:rsidR="00E05F8E">
        <w:t>s</w:t>
      </w:r>
      <w:r w:rsidR="00377E1A">
        <w:t>ation techniques is necessary.</w:t>
      </w:r>
    </w:p>
    <w:p w14:paraId="57C513F9" w14:textId="7CF5ED6B" w:rsidR="00730D65" w:rsidRDefault="00042546" w:rsidP="00042546">
      <w:pPr>
        <w:spacing w:before="0" w:after="160"/>
      </w:pPr>
      <w:r>
        <w:t xml:space="preserve">This analysis highlights the trade-off between visual fidelity and performance when using Gaussian Splats, reinforcing the importance of tailoring import settings to the </w:t>
      </w:r>
      <w:r w:rsidR="005E1299">
        <w:t>application's</w:t>
      </w:r>
      <w:r w:rsidR="00E736D1">
        <w:t xml:space="preserve"> requirements</w:t>
      </w:r>
      <w:r>
        <w:t>.</w:t>
      </w:r>
    </w:p>
    <w:p w14:paraId="2C0A7688" w14:textId="21115ECC" w:rsidR="00730D65" w:rsidRPr="008E30A9" w:rsidRDefault="00730D65" w:rsidP="00730D65">
      <w:pPr>
        <w:spacing w:before="0" w:after="160"/>
      </w:pPr>
      <w:r w:rsidRPr="008E30A9">
        <w:t xml:space="preserve">To mitigate </w:t>
      </w:r>
      <w:r w:rsidR="00E736D1">
        <w:t>performance</w:t>
      </w:r>
      <w:r w:rsidRPr="008E30A9">
        <w:t xml:space="preserve"> issues, editing was done </w:t>
      </w:r>
      <w:r w:rsidR="00015DBD">
        <w:t>on Gaussian Splats using</w:t>
      </w:r>
      <w:r w:rsidRPr="008E30A9">
        <w:t xml:space="preserve"> high-quality </w:t>
      </w:r>
      <w:r w:rsidR="00015DBD">
        <w:t>import settings</w:t>
      </w:r>
      <w:r w:rsidRPr="008E30A9">
        <w:t xml:space="preserve"> </w:t>
      </w:r>
      <w:r w:rsidR="00015DBD">
        <w:t>then</w:t>
      </w:r>
      <w:r w:rsidR="00D20C5C">
        <w:t xml:space="preserve"> the Splats could</w:t>
      </w:r>
      <w:r w:rsidR="00015DBD">
        <w:t xml:space="preserve"> be </w:t>
      </w:r>
      <w:r w:rsidRPr="008E30A9">
        <w:t xml:space="preserve">exported and </w:t>
      </w:r>
      <w:r w:rsidR="00015DBD">
        <w:t>re-</w:t>
      </w:r>
      <w:r w:rsidRPr="008E30A9">
        <w:t xml:space="preserve">imported using lower-quality </w:t>
      </w:r>
      <w:r w:rsidR="00015DBD">
        <w:t>settings</w:t>
      </w:r>
      <w:r w:rsidR="00D20C5C">
        <w:t>.</w:t>
      </w:r>
      <w:r w:rsidRPr="008E30A9">
        <w:t xml:space="preserve"> </w:t>
      </w:r>
      <w:r w:rsidR="00811932">
        <w:t>This workflow</w:t>
      </w:r>
      <w:r w:rsidRPr="008E30A9">
        <w:t xml:space="preserve"> optimise</w:t>
      </w:r>
      <w:r w:rsidR="00811932">
        <w:t>d</w:t>
      </w:r>
      <w:r w:rsidRPr="008E30A9">
        <w:t xml:space="preserve"> performance and file sizes</w:t>
      </w:r>
      <w:r w:rsidR="00D34A09">
        <w:t xml:space="preserve"> while </w:t>
      </w:r>
      <w:r w:rsidR="00D34A09">
        <w:t>allowing the use of all the editing tools</w:t>
      </w:r>
      <w:r w:rsidRPr="008E30A9">
        <w:t xml:space="preserve"> without significantly compromising visual fidelity.</w:t>
      </w:r>
    </w:p>
    <w:p w14:paraId="7F78AAD4" w14:textId="5C81382D" w:rsidR="00282C78" w:rsidRPr="00F90C94" w:rsidRDefault="00282C78">
      <w:pPr>
        <w:spacing w:before="0" w:after="160"/>
        <w:rPr>
          <w:b/>
          <w:bCs/>
          <w:highlight w:val="yellow"/>
        </w:rPr>
      </w:pPr>
      <w:r>
        <w:br w:type="page"/>
      </w:r>
    </w:p>
    <w:p w14:paraId="0E21509E" w14:textId="48910BA6" w:rsidR="00012AAB" w:rsidRPr="008E30A9" w:rsidRDefault="00012AAB" w:rsidP="00012AAB">
      <w:pPr>
        <w:pStyle w:val="Heading1"/>
      </w:pPr>
      <w:r w:rsidRPr="008E30A9">
        <w:lastRenderedPageBreak/>
        <w:t>Conclusion</w:t>
      </w:r>
      <w:bookmarkEnd w:id="22"/>
    </w:p>
    <w:p w14:paraId="29F2DBF0" w14:textId="77777777" w:rsidR="008D76DE" w:rsidRPr="008E30A9" w:rsidRDefault="008D76DE" w:rsidP="00F62157">
      <w:pPr>
        <w:spacing w:before="0" w:after="160"/>
      </w:pPr>
    </w:p>
    <w:p w14:paraId="3578737A" w14:textId="77777777" w:rsidR="00F62157" w:rsidRPr="008E30A9" w:rsidRDefault="00F62157">
      <w:pPr>
        <w:spacing w:before="0" w:after="160"/>
        <w:rPr>
          <w:rFonts w:ascii="Times New Roman" w:eastAsiaTheme="majorEastAsia" w:hAnsi="Times New Roman" w:cstheme="majorBidi"/>
          <w:color w:val="1F3864" w:themeColor="accent1" w:themeShade="80"/>
          <w:sz w:val="36"/>
          <w:szCs w:val="32"/>
        </w:rPr>
      </w:pPr>
      <w:r w:rsidRPr="008E30A9">
        <w:br w:type="page"/>
      </w:r>
    </w:p>
    <w:p w14:paraId="2B5E64EB" w14:textId="0576B132" w:rsidR="00105F2E" w:rsidRPr="008E30A9" w:rsidRDefault="00105F2E" w:rsidP="00105F2E">
      <w:pPr>
        <w:pStyle w:val="Heading1"/>
      </w:pPr>
      <w:bookmarkStart w:id="25" w:name="_Toc183992239"/>
      <w:r w:rsidRPr="008E30A9">
        <w:lastRenderedPageBreak/>
        <w:t>References</w:t>
      </w:r>
      <w:bookmarkEnd w:id="25"/>
    </w:p>
    <w:p w14:paraId="15082A55" w14:textId="77777777" w:rsidR="00E05F8E" w:rsidRPr="00E05F8E" w:rsidRDefault="00762049" w:rsidP="00E05F8E">
      <w:pPr>
        <w:pStyle w:val="Bibliography"/>
        <w:rPr>
          <w:rFonts w:ascii="Calibri" w:hAnsi="Calibri" w:cs="Calibri"/>
        </w:rPr>
      </w:pPr>
      <w:r w:rsidRPr="00667820">
        <w:rPr>
          <w:rFonts w:cstheme="minorHAnsi"/>
          <w:szCs w:val="24"/>
        </w:rPr>
        <w:fldChar w:fldCharType="begin"/>
      </w:r>
      <w:r w:rsidR="00E05F8E">
        <w:rPr>
          <w:rFonts w:cstheme="minorHAnsi"/>
          <w:szCs w:val="24"/>
        </w:rPr>
        <w:instrText xml:space="preserve"> ADDIN ZOTERO_BIBL {"uncited":[],"omitted":[],"custom":[]} CSL_BIBLIOGRAPHY </w:instrText>
      </w:r>
      <w:r w:rsidRPr="00667820">
        <w:rPr>
          <w:rFonts w:cstheme="minorHAnsi"/>
          <w:szCs w:val="24"/>
        </w:rPr>
        <w:fldChar w:fldCharType="separate"/>
      </w:r>
      <w:r w:rsidR="00E05F8E" w:rsidRPr="00E05F8E">
        <w:rPr>
          <w:rFonts w:ascii="Calibri" w:hAnsi="Calibri" w:cs="Calibri"/>
        </w:rPr>
        <w:t xml:space="preserve">Albertz, J., 2007. A Look Back; 140 Years of Photogrammetry. </w:t>
      </w:r>
      <w:r w:rsidR="00E05F8E" w:rsidRPr="00E05F8E">
        <w:rPr>
          <w:rFonts w:ascii="Calibri" w:hAnsi="Calibri" w:cs="Calibri"/>
          <w:i/>
          <w:iCs/>
        </w:rPr>
        <w:t>PHOTOGRAMMETRIC ENGINEERING</w:t>
      </w:r>
      <w:r w:rsidR="00E05F8E" w:rsidRPr="00E05F8E">
        <w:rPr>
          <w:rFonts w:ascii="Calibri" w:hAnsi="Calibri" w:cs="Calibri"/>
        </w:rPr>
        <w:t>.</w:t>
      </w:r>
    </w:p>
    <w:p w14:paraId="754CBA12" w14:textId="77777777" w:rsidR="00E05F8E" w:rsidRPr="00E05F8E" w:rsidRDefault="00E05F8E" w:rsidP="00E05F8E">
      <w:pPr>
        <w:pStyle w:val="Bibliography"/>
        <w:rPr>
          <w:rFonts w:ascii="Calibri" w:hAnsi="Calibri" w:cs="Calibri"/>
        </w:rPr>
      </w:pPr>
      <w:r w:rsidRPr="00E05F8E">
        <w:rPr>
          <w:rFonts w:ascii="Calibri" w:hAnsi="Calibri" w:cs="Calibri"/>
        </w:rPr>
        <w:t xml:space="preserve">Atreya, S., 2022. </w:t>
      </w:r>
      <w:r w:rsidRPr="00E05F8E">
        <w:rPr>
          <w:rFonts w:ascii="Calibri" w:hAnsi="Calibri" w:cs="Calibri"/>
          <w:i/>
          <w:iCs/>
        </w:rPr>
        <w:t>THE EVOLUTION OF VIDEO GAME GRAPHICS AND THEIR IMPACT ON THE INDUSTRY - ProQuest</w:t>
      </w:r>
      <w:r w:rsidRPr="00E05F8E">
        <w:rPr>
          <w:rFonts w:ascii="Calibri" w:hAnsi="Calibri" w:cs="Calibri"/>
        </w:rPr>
        <w:t>. [online] Available at: &lt;https://www.proquest.com/openview/ec5dd0d458105086072444bd3ba74239/1?pq-origsite=gscholar&amp;cbl=2035897&gt; [Accessed 2 December 2024].</w:t>
      </w:r>
    </w:p>
    <w:p w14:paraId="1B8B316A" w14:textId="77777777" w:rsidR="00E05F8E" w:rsidRPr="00E05F8E" w:rsidRDefault="00E05F8E" w:rsidP="00E05F8E">
      <w:pPr>
        <w:pStyle w:val="Bibliography"/>
        <w:rPr>
          <w:rFonts w:ascii="Calibri" w:hAnsi="Calibri" w:cs="Calibri"/>
        </w:rPr>
      </w:pPr>
      <w:r w:rsidRPr="00E05F8E">
        <w:rPr>
          <w:rFonts w:ascii="Calibri" w:hAnsi="Calibri" w:cs="Calibri"/>
        </w:rPr>
        <w:t xml:space="preserve">Beelitz, C., 1867. Die Photogrammetrie. </w:t>
      </w:r>
      <w:r w:rsidRPr="00E05F8E">
        <w:rPr>
          <w:rFonts w:ascii="Calibri" w:hAnsi="Calibri" w:cs="Calibri"/>
          <w:i/>
          <w:iCs/>
        </w:rPr>
        <w:t>Wochenblatt des Architektenvereins zu Berlin</w:t>
      </w:r>
      <w:r w:rsidRPr="00E05F8E">
        <w:rPr>
          <w:rFonts w:ascii="Calibri" w:hAnsi="Calibri" w:cs="Calibri"/>
        </w:rPr>
        <w:t>, No. 49, p.1.</w:t>
      </w:r>
    </w:p>
    <w:p w14:paraId="45F36023" w14:textId="77777777" w:rsidR="00E05F8E" w:rsidRPr="00E05F8E" w:rsidRDefault="00E05F8E" w:rsidP="00E05F8E">
      <w:pPr>
        <w:pStyle w:val="Bibliography"/>
        <w:rPr>
          <w:rFonts w:ascii="Calibri" w:hAnsi="Calibri" w:cs="Calibri"/>
        </w:rPr>
      </w:pPr>
      <w:r w:rsidRPr="00E05F8E">
        <w:rPr>
          <w:rFonts w:ascii="Calibri" w:hAnsi="Calibri" w:cs="Calibri"/>
        </w:rPr>
        <w:t xml:space="preserve">Ebert, D., 2023. </w:t>
      </w:r>
      <w:r w:rsidRPr="00E05F8E">
        <w:rPr>
          <w:rFonts w:ascii="Calibri" w:hAnsi="Calibri" w:cs="Calibri"/>
          <w:i/>
          <w:iCs/>
        </w:rPr>
        <w:t>Introduction to 3D Gaussian Splatting</w:t>
      </w:r>
      <w:r w:rsidRPr="00E05F8E">
        <w:rPr>
          <w:rFonts w:ascii="Calibri" w:hAnsi="Calibri" w:cs="Calibri"/>
        </w:rPr>
        <w:t>. [online] Available at: &lt;https://huggingface.co/blog/gaussian-splatting&gt; [Accessed 27 October 2024].</w:t>
      </w:r>
    </w:p>
    <w:p w14:paraId="24BBF423" w14:textId="77777777" w:rsidR="00E05F8E" w:rsidRPr="00E05F8E" w:rsidRDefault="00E05F8E" w:rsidP="00E05F8E">
      <w:pPr>
        <w:pStyle w:val="Bibliography"/>
        <w:rPr>
          <w:rFonts w:ascii="Calibri" w:hAnsi="Calibri" w:cs="Calibri"/>
        </w:rPr>
      </w:pPr>
      <w:r w:rsidRPr="00E05F8E">
        <w:rPr>
          <w:rFonts w:ascii="Calibri" w:hAnsi="Calibri" w:cs="Calibri"/>
        </w:rPr>
        <w:t xml:space="preserve">Ionos.com, 2023. </w:t>
      </w:r>
      <w:r w:rsidRPr="00E05F8E">
        <w:rPr>
          <w:rFonts w:ascii="Calibri" w:hAnsi="Calibri" w:cs="Calibri"/>
          <w:i/>
          <w:iCs/>
        </w:rPr>
        <w:t>Frames per second (FPS) in TV, cinema, and gaming</w:t>
      </w:r>
      <w:r w:rsidRPr="00E05F8E">
        <w:rPr>
          <w:rFonts w:ascii="Calibri" w:hAnsi="Calibri" w:cs="Calibri"/>
        </w:rPr>
        <w:t>. [online] IONOS Digital Guide. Available at: &lt;https://www.ionos.com/digitalguide/server/know-how/fps/&gt; [Accessed 8 December 2024].</w:t>
      </w:r>
    </w:p>
    <w:p w14:paraId="599198E3" w14:textId="77777777" w:rsidR="00E05F8E" w:rsidRPr="00E05F8E" w:rsidRDefault="00E05F8E" w:rsidP="00E05F8E">
      <w:pPr>
        <w:pStyle w:val="Bibliography"/>
        <w:rPr>
          <w:rFonts w:ascii="Calibri" w:hAnsi="Calibri" w:cs="Calibri"/>
        </w:rPr>
      </w:pPr>
      <w:r w:rsidRPr="00E05F8E">
        <w:rPr>
          <w:rFonts w:ascii="Calibri" w:hAnsi="Calibri" w:cs="Calibri"/>
        </w:rPr>
        <w:t xml:space="preserve">Jawset.com, 2024. </w:t>
      </w:r>
      <w:r w:rsidRPr="00E05F8E">
        <w:rPr>
          <w:rFonts w:ascii="Calibri" w:hAnsi="Calibri" w:cs="Calibri"/>
          <w:i/>
          <w:iCs/>
        </w:rPr>
        <w:t>Jawset Postshot</w:t>
      </w:r>
      <w:r w:rsidRPr="00E05F8E">
        <w:rPr>
          <w:rFonts w:ascii="Calibri" w:hAnsi="Calibri" w:cs="Calibri"/>
        </w:rPr>
        <w:t>. [online] Available at: &lt;https://www.jawset.com/&gt; [Accessed 2 December 2024].</w:t>
      </w:r>
    </w:p>
    <w:p w14:paraId="41A322D1" w14:textId="77777777" w:rsidR="00E05F8E" w:rsidRPr="00E05F8E" w:rsidRDefault="00E05F8E" w:rsidP="00E05F8E">
      <w:pPr>
        <w:pStyle w:val="Bibliography"/>
        <w:rPr>
          <w:rFonts w:ascii="Calibri" w:hAnsi="Calibri" w:cs="Calibri"/>
        </w:rPr>
      </w:pPr>
      <w:r w:rsidRPr="00E05F8E">
        <w:rPr>
          <w:rFonts w:ascii="Calibri" w:hAnsi="Calibri" w:cs="Calibri"/>
        </w:rPr>
        <w:t xml:space="preserve">Kerbl, B., Kopanas, G., Leimkühler, T. and Drettakis, G., 2023. </w:t>
      </w:r>
      <w:r w:rsidRPr="00E05F8E">
        <w:rPr>
          <w:rFonts w:ascii="Calibri" w:hAnsi="Calibri" w:cs="Calibri"/>
          <w:i/>
          <w:iCs/>
        </w:rPr>
        <w:t>3D Gaussian Splatting for Real-Time Radiance Field Rendering</w:t>
      </w:r>
      <w:r w:rsidRPr="00E05F8E">
        <w:rPr>
          <w:rFonts w:ascii="Calibri" w:hAnsi="Calibri" w:cs="Calibri"/>
        </w:rPr>
        <w:t>. https://doi.org/10.48550/arXiv.2308.04079.</w:t>
      </w:r>
    </w:p>
    <w:p w14:paraId="2A7B8A69" w14:textId="77777777" w:rsidR="00E05F8E" w:rsidRPr="00E05F8E" w:rsidRDefault="00E05F8E" w:rsidP="00E05F8E">
      <w:pPr>
        <w:pStyle w:val="Bibliography"/>
        <w:rPr>
          <w:rFonts w:ascii="Calibri" w:hAnsi="Calibri" w:cs="Calibri"/>
        </w:rPr>
      </w:pPr>
      <w:r w:rsidRPr="00E05F8E">
        <w:rPr>
          <w:rFonts w:ascii="Calibri" w:hAnsi="Calibri" w:cs="Calibri"/>
        </w:rPr>
        <w:t xml:space="preserve">Lumalabs.ai, 2024. </w:t>
      </w:r>
      <w:r w:rsidRPr="00E05F8E">
        <w:rPr>
          <w:rFonts w:ascii="Calibri" w:hAnsi="Calibri" w:cs="Calibri"/>
          <w:i/>
          <w:iCs/>
        </w:rPr>
        <w:t>Luma AI - Interactive Scenes</w:t>
      </w:r>
      <w:r w:rsidRPr="00E05F8E">
        <w:rPr>
          <w:rFonts w:ascii="Calibri" w:hAnsi="Calibri" w:cs="Calibri"/>
        </w:rPr>
        <w:t>. [online] Luma AI - Interactive Scenes. Available at: &lt;https://lumalabs.ai/interactive-scenes&gt; [Accessed 2 December 2024].</w:t>
      </w:r>
    </w:p>
    <w:p w14:paraId="6079B9DB" w14:textId="77777777" w:rsidR="00E05F8E" w:rsidRPr="00E05F8E" w:rsidRDefault="00E05F8E" w:rsidP="00E05F8E">
      <w:pPr>
        <w:pStyle w:val="Bibliography"/>
        <w:rPr>
          <w:rFonts w:ascii="Calibri" w:hAnsi="Calibri" w:cs="Calibri"/>
        </w:rPr>
      </w:pPr>
      <w:r w:rsidRPr="00E05F8E">
        <w:rPr>
          <w:rFonts w:ascii="Calibri" w:hAnsi="Calibri" w:cs="Calibri"/>
        </w:rPr>
        <w:t xml:space="preserve">Mildenhall, B., Srinivasan, P.P., Tancik, M., Barron, J.T., Ramamoorthi, R. and Ng, R., 2020. </w:t>
      </w:r>
      <w:r w:rsidRPr="00E05F8E">
        <w:rPr>
          <w:rFonts w:ascii="Calibri" w:hAnsi="Calibri" w:cs="Calibri"/>
          <w:i/>
          <w:iCs/>
        </w:rPr>
        <w:t>NeRF: Representing Scenes as Neural Radiance Fields for View Synthesis</w:t>
      </w:r>
      <w:r w:rsidRPr="00E05F8E">
        <w:rPr>
          <w:rFonts w:ascii="Calibri" w:hAnsi="Calibri" w:cs="Calibri"/>
        </w:rPr>
        <w:t>. Available at: &lt;http://arxiv.org/abs/2003.08934&gt; [Accessed 27 October 2024].</w:t>
      </w:r>
    </w:p>
    <w:p w14:paraId="38DBECFD" w14:textId="77777777" w:rsidR="00E05F8E" w:rsidRPr="00E05F8E" w:rsidRDefault="00E05F8E" w:rsidP="00E05F8E">
      <w:pPr>
        <w:pStyle w:val="Bibliography"/>
        <w:rPr>
          <w:rFonts w:ascii="Calibri" w:hAnsi="Calibri" w:cs="Calibri"/>
        </w:rPr>
      </w:pPr>
      <w:r w:rsidRPr="00E05F8E">
        <w:rPr>
          <w:rFonts w:ascii="Calibri" w:hAnsi="Calibri" w:cs="Calibri"/>
        </w:rPr>
        <w:t xml:space="preserve">Park, J.-H., Shin, Y.-D., Bae, J.-H. and Baeg, M.-H., 2012. Spatial Uncertainty Model for Visual Features Using a Kinect (TM) Sensor. </w:t>
      </w:r>
      <w:r w:rsidRPr="00E05F8E">
        <w:rPr>
          <w:rFonts w:ascii="Calibri" w:hAnsi="Calibri" w:cs="Calibri"/>
          <w:i/>
          <w:iCs/>
        </w:rPr>
        <w:t>Sensors (Basel, Switzerland)</w:t>
      </w:r>
      <w:r w:rsidRPr="00E05F8E">
        <w:rPr>
          <w:rFonts w:ascii="Calibri" w:hAnsi="Calibri" w:cs="Calibri"/>
        </w:rPr>
        <w:t>, 12, pp.8640–62. https://doi.org/10.3390/s120708640.</w:t>
      </w:r>
    </w:p>
    <w:p w14:paraId="681F64FF" w14:textId="77777777" w:rsidR="00E05F8E" w:rsidRPr="00E05F8E" w:rsidRDefault="00E05F8E" w:rsidP="00E05F8E">
      <w:pPr>
        <w:pStyle w:val="Bibliography"/>
        <w:rPr>
          <w:rFonts w:ascii="Calibri" w:hAnsi="Calibri" w:cs="Calibri"/>
        </w:rPr>
      </w:pPr>
      <w:r w:rsidRPr="00E05F8E">
        <w:rPr>
          <w:rFonts w:ascii="Calibri" w:hAnsi="Calibri" w:cs="Calibri"/>
        </w:rPr>
        <w:t xml:space="preserve">Polidori, L., 2020. ON LAUSSEDAT’S CONTRIBUTION TO THE EMERGENCE OF PHOTOGRAMMETRY. </w:t>
      </w:r>
      <w:r w:rsidRPr="00E05F8E">
        <w:rPr>
          <w:rFonts w:ascii="Calibri" w:hAnsi="Calibri" w:cs="Calibri"/>
          <w:i/>
          <w:iCs/>
        </w:rPr>
        <w:t>The International Archives of the Photogrammetry, Remote Sensing and Spatial Information Sciences</w:t>
      </w:r>
      <w:r w:rsidRPr="00E05F8E">
        <w:rPr>
          <w:rFonts w:ascii="Calibri" w:hAnsi="Calibri" w:cs="Calibri"/>
        </w:rPr>
        <w:t>, XLIII-B2-2020, pp.893–899. https://doi.org/10.5194/isprs-archives-XLIII-B2-2020-893-2020.</w:t>
      </w:r>
    </w:p>
    <w:p w14:paraId="17728898" w14:textId="77777777" w:rsidR="00E05F8E" w:rsidRPr="00E05F8E" w:rsidRDefault="00E05F8E" w:rsidP="00E05F8E">
      <w:pPr>
        <w:pStyle w:val="Bibliography"/>
        <w:rPr>
          <w:rFonts w:ascii="Calibri" w:hAnsi="Calibri" w:cs="Calibri"/>
        </w:rPr>
      </w:pPr>
      <w:r w:rsidRPr="00E05F8E">
        <w:rPr>
          <w:rFonts w:ascii="Calibri" w:hAnsi="Calibri" w:cs="Calibri"/>
        </w:rPr>
        <w:t xml:space="preserve">Poly.cam, 2024. </w:t>
      </w:r>
      <w:r w:rsidRPr="00E05F8E">
        <w:rPr>
          <w:rFonts w:ascii="Calibri" w:hAnsi="Calibri" w:cs="Calibri"/>
          <w:i/>
          <w:iCs/>
        </w:rPr>
        <w:t>Polycam - LiDAR &amp; 3D Scanner for iPhone &amp; Android</w:t>
      </w:r>
      <w:r w:rsidRPr="00E05F8E">
        <w:rPr>
          <w:rFonts w:ascii="Calibri" w:hAnsi="Calibri" w:cs="Calibri"/>
        </w:rPr>
        <w:t>. [online] Available at: &lt;https://poly.cam/&gt; [Accessed 2 December 2024].</w:t>
      </w:r>
    </w:p>
    <w:p w14:paraId="1FEEEFA9" w14:textId="77777777" w:rsidR="00E05F8E" w:rsidRPr="00E05F8E" w:rsidRDefault="00E05F8E" w:rsidP="00E05F8E">
      <w:pPr>
        <w:pStyle w:val="Bibliography"/>
        <w:rPr>
          <w:rFonts w:ascii="Calibri" w:hAnsi="Calibri" w:cs="Calibri"/>
        </w:rPr>
      </w:pPr>
      <w:r w:rsidRPr="00E05F8E">
        <w:rPr>
          <w:rFonts w:ascii="Calibri" w:hAnsi="Calibri" w:cs="Calibri"/>
        </w:rPr>
        <w:t xml:space="preserve">Pranckevičius, A., 2024. </w:t>
      </w:r>
      <w:r w:rsidRPr="00E05F8E">
        <w:rPr>
          <w:rFonts w:ascii="Calibri" w:hAnsi="Calibri" w:cs="Calibri"/>
          <w:i/>
          <w:iCs/>
        </w:rPr>
        <w:t>aras-p/UnityGaussianSplatting</w:t>
      </w:r>
      <w:r w:rsidRPr="00E05F8E">
        <w:rPr>
          <w:rFonts w:ascii="Calibri" w:hAnsi="Calibri" w:cs="Calibri"/>
        </w:rPr>
        <w:t>. Available at: &lt;https://github.com/aras-p/UnityGaussianSplatting&gt; [Accessed 2 December 2024].</w:t>
      </w:r>
    </w:p>
    <w:p w14:paraId="2C6CE1F7" w14:textId="77777777" w:rsidR="00E05F8E" w:rsidRPr="00E05F8E" w:rsidRDefault="00E05F8E" w:rsidP="00E05F8E">
      <w:pPr>
        <w:pStyle w:val="Bibliography"/>
        <w:rPr>
          <w:rFonts w:ascii="Calibri" w:hAnsi="Calibri" w:cs="Calibri"/>
        </w:rPr>
      </w:pPr>
      <w:r w:rsidRPr="00E05F8E">
        <w:rPr>
          <w:rFonts w:ascii="Calibri" w:hAnsi="Calibri" w:cs="Calibri"/>
        </w:rPr>
        <w:lastRenderedPageBreak/>
        <w:t xml:space="preserve">Radl, L., Steiner, M., Parger, M., Weinrauch, A., Kerbl, B. and Steinberger, M., 2024. StopThePop: Sorted Gaussian Splatting for View-Consistent Real-time Rendering. </w:t>
      </w:r>
      <w:r w:rsidRPr="00E05F8E">
        <w:rPr>
          <w:rFonts w:ascii="Calibri" w:hAnsi="Calibri" w:cs="Calibri"/>
          <w:i/>
          <w:iCs/>
        </w:rPr>
        <w:t>ACM Trans. Graph.</w:t>
      </w:r>
      <w:r w:rsidRPr="00E05F8E">
        <w:rPr>
          <w:rFonts w:ascii="Calibri" w:hAnsi="Calibri" w:cs="Calibri"/>
        </w:rPr>
        <w:t>, 43(4), p.64:1-64:17. https://doi.org/10.1145/3658187.</w:t>
      </w:r>
    </w:p>
    <w:p w14:paraId="682583B7" w14:textId="77777777" w:rsidR="00E05F8E" w:rsidRPr="00E05F8E" w:rsidRDefault="00E05F8E" w:rsidP="00E05F8E">
      <w:pPr>
        <w:pStyle w:val="Bibliography"/>
        <w:rPr>
          <w:rFonts w:ascii="Calibri" w:hAnsi="Calibri" w:cs="Calibri"/>
        </w:rPr>
      </w:pPr>
      <w:r w:rsidRPr="00E05F8E">
        <w:rPr>
          <w:rFonts w:ascii="Calibri" w:hAnsi="Calibri" w:cs="Calibri"/>
        </w:rPr>
        <w:t xml:space="preserve">Snavely, N., Seitz, S.M. and Szeliski, R., 2006. Photo tourism: exploring photo collections in 3D. In: </w:t>
      </w:r>
      <w:r w:rsidRPr="00E05F8E">
        <w:rPr>
          <w:rFonts w:ascii="Calibri" w:hAnsi="Calibri" w:cs="Calibri"/>
          <w:i/>
          <w:iCs/>
        </w:rPr>
        <w:t>ACM SIGGRAPH 2006 Papers</w:t>
      </w:r>
      <w:r w:rsidRPr="00E05F8E">
        <w:rPr>
          <w:rFonts w:ascii="Calibri" w:hAnsi="Calibri" w:cs="Calibri"/>
        </w:rPr>
        <w:t>, SIGGRAPH ’06. [online] New York, NY, USA: Association for Computing Machinery. pp.835–846. https://doi.org/10.1145/1179352.1141964.</w:t>
      </w:r>
    </w:p>
    <w:p w14:paraId="023AEC29" w14:textId="77777777" w:rsidR="00E05F8E" w:rsidRPr="00E05F8E" w:rsidRDefault="00E05F8E" w:rsidP="00E05F8E">
      <w:pPr>
        <w:pStyle w:val="Bibliography"/>
        <w:rPr>
          <w:rFonts w:ascii="Calibri" w:hAnsi="Calibri" w:cs="Calibri"/>
        </w:rPr>
      </w:pPr>
      <w:r w:rsidRPr="00E05F8E">
        <w:rPr>
          <w:rFonts w:ascii="Calibri" w:hAnsi="Calibri" w:cs="Calibri"/>
        </w:rPr>
        <w:t xml:space="preserve">Statham, N., Jacob, J. and Fridenfalk, M., 2020. Photogrammetry for Game Environments 2014-2019: What Happened Since The Vanishing of Ethan Carter. In: </w:t>
      </w:r>
      <w:r w:rsidRPr="00E05F8E">
        <w:rPr>
          <w:rFonts w:ascii="Calibri" w:hAnsi="Calibri" w:cs="Calibri"/>
          <w:i/>
          <w:iCs/>
        </w:rPr>
        <w:t>Proceedings of DiGRA 2020 Conference: Play Everywhere</w:t>
      </w:r>
      <w:r w:rsidRPr="00E05F8E">
        <w:rPr>
          <w:rFonts w:ascii="Calibri" w:hAnsi="Calibri" w:cs="Calibri"/>
        </w:rPr>
        <w:t>. [online] Proceedings of DiGRA 2020 Conference: Play Everywhere. . Available at: &lt;https://dl.digra.org/index.php/dl/article/view/1225&gt; [Accessed 27 October 2024].</w:t>
      </w:r>
    </w:p>
    <w:p w14:paraId="29828ADB" w14:textId="77777777" w:rsidR="00E05F8E" w:rsidRPr="00E05F8E" w:rsidRDefault="00E05F8E" w:rsidP="00E05F8E">
      <w:pPr>
        <w:pStyle w:val="Bibliography"/>
        <w:rPr>
          <w:rFonts w:ascii="Calibri" w:hAnsi="Calibri" w:cs="Calibri"/>
        </w:rPr>
      </w:pPr>
      <w:r w:rsidRPr="00E05F8E">
        <w:rPr>
          <w:rFonts w:ascii="Calibri" w:hAnsi="Calibri" w:cs="Calibri"/>
        </w:rPr>
        <w:t xml:space="preserve">Statham, W., 2020. Use of Photogrammetry in Video Games: A Historical Overview. </w:t>
      </w:r>
      <w:r w:rsidRPr="00E05F8E">
        <w:rPr>
          <w:rFonts w:ascii="Calibri" w:hAnsi="Calibri" w:cs="Calibri"/>
          <w:i/>
          <w:iCs/>
        </w:rPr>
        <w:t>Games and Culture</w:t>
      </w:r>
      <w:r w:rsidRPr="00E05F8E">
        <w:rPr>
          <w:rFonts w:ascii="Calibri" w:hAnsi="Calibri" w:cs="Calibri"/>
        </w:rPr>
        <w:t>, 15(3), pp.289–307. https://doi.org/10.1177/1555412018786415.</w:t>
      </w:r>
    </w:p>
    <w:p w14:paraId="1015C29D" w14:textId="77777777" w:rsidR="00E05F8E" w:rsidRPr="00E05F8E" w:rsidRDefault="00E05F8E" w:rsidP="00E05F8E">
      <w:pPr>
        <w:pStyle w:val="Bibliography"/>
        <w:rPr>
          <w:rFonts w:ascii="Calibri" w:hAnsi="Calibri" w:cs="Calibri"/>
        </w:rPr>
      </w:pPr>
      <w:r w:rsidRPr="00E05F8E">
        <w:rPr>
          <w:rFonts w:ascii="Calibri" w:hAnsi="Calibri" w:cs="Calibri"/>
        </w:rPr>
        <w:t xml:space="preserve">Weisstein, E.W., 2024. </w:t>
      </w:r>
      <w:r w:rsidRPr="00E05F8E">
        <w:rPr>
          <w:rFonts w:ascii="Calibri" w:hAnsi="Calibri" w:cs="Calibri"/>
          <w:i/>
          <w:iCs/>
        </w:rPr>
        <w:t>Gaussian Function</w:t>
      </w:r>
      <w:r w:rsidRPr="00E05F8E">
        <w:rPr>
          <w:rFonts w:ascii="Calibri" w:hAnsi="Calibri" w:cs="Calibri"/>
        </w:rPr>
        <w:t>. [Text] Available at: &lt;https://mathworld.wolfram.com/GaussianFunction.html&gt; [Accessed 2 October 2024].</w:t>
      </w:r>
    </w:p>
    <w:p w14:paraId="2DD7BD5B" w14:textId="77777777" w:rsidR="00E05F8E" w:rsidRPr="00E05F8E" w:rsidRDefault="00E05F8E" w:rsidP="00E05F8E">
      <w:pPr>
        <w:pStyle w:val="Bibliography"/>
        <w:rPr>
          <w:rFonts w:ascii="Calibri" w:hAnsi="Calibri" w:cs="Calibri"/>
        </w:rPr>
      </w:pPr>
      <w:r w:rsidRPr="00E05F8E">
        <w:rPr>
          <w:rFonts w:ascii="Calibri" w:hAnsi="Calibri" w:cs="Calibri"/>
        </w:rPr>
        <w:t>Westover, L.A., 1991. SPLATTING: A Parallel, Feed-Forward Volume Rendering Algorithm.</w:t>
      </w:r>
    </w:p>
    <w:p w14:paraId="222C6024" w14:textId="25A7CDD4" w:rsidR="00202B52" w:rsidRPr="00202B52" w:rsidRDefault="00762049" w:rsidP="00202B52">
      <w:pPr>
        <w:pStyle w:val="Heading2"/>
      </w:pPr>
      <w:r w:rsidRPr="00667820">
        <w:rPr>
          <w:rFonts w:asciiTheme="minorHAnsi" w:hAnsiTheme="minorHAnsi" w:cstheme="minorHAnsi"/>
          <w:sz w:val="24"/>
          <w:szCs w:val="24"/>
        </w:rPr>
        <w:fldChar w:fldCharType="end"/>
      </w:r>
    </w:p>
    <w:sectPr w:rsidR="00202B52" w:rsidRPr="00202B52" w:rsidSect="00225CEE">
      <w:headerReference w:type="default" r:id="rId24"/>
      <w:footerReference w:type="default" r:id="rId25"/>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B3ACC4C" w14:textId="77777777" w:rsidR="00A94232" w:rsidRPr="008E30A9" w:rsidRDefault="00A94232" w:rsidP="00044DA5">
      <w:pPr>
        <w:spacing w:after="0" w:line="240" w:lineRule="auto"/>
      </w:pPr>
      <w:r w:rsidRPr="008E30A9">
        <w:separator/>
      </w:r>
    </w:p>
  </w:endnote>
  <w:endnote w:type="continuationSeparator" w:id="0">
    <w:p w14:paraId="76876790" w14:textId="77777777" w:rsidR="00A94232" w:rsidRPr="008E30A9" w:rsidRDefault="00A94232" w:rsidP="00044DA5">
      <w:pPr>
        <w:spacing w:after="0" w:line="240" w:lineRule="auto"/>
      </w:pPr>
      <w:r w:rsidRPr="008E30A9">
        <w:continuationSeparator/>
      </w:r>
    </w:p>
  </w:endnote>
  <w:endnote w:type="continuationNotice" w:id="1">
    <w:p w14:paraId="77F7E8CD" w14:textId="77777777" w:rsidR="00A94232" w:rsidRPr="008E30A9" w:rsidRDefault="00A9423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47311474"/>
      <w:docPartObj>
        <w:docPartGallery w:val="Page Numbers (Bottom of Page)"/>
        <w:docPartUnique/>
      </w:docPartObj>
    </w:sdtPr>
    <w:sdtEndPr>
      <w:rPr>
        <w:color w:val="7F7F7F" w:themeColor="background1" w:themeShade="7F"/>
        <w:spacing w:val="60"/>
      </w:rPr>
    </w:sdtEndPr>
    <w:sdtContent>
      <w:p w14:paraId="463C822A" w14:textId="01C6DAA9" w:rsidR="008D76DE" w:rsidRPr="008E30A9" w:rsidRDefault="008D76DE">
        <w:pPr>
          <w:pStyle w:val="Footer"/>
          <w:pBdr>
            <w:top w:val="single" w:sz="4" w:space="1" w:color="D9D9D9" w:themeColor="background1" w:themeShade="D9"/>
          </w:pBdr>
          <w:jc w:val="right"/>
        </w:pPr>
        <w:r w:rsidRPr="008E30A9">
          <w:fldChar w:fldCharType="begin"/>
        </w:r>
        <w:r w:rsidRPr="008E30A9">
          <w:instrText xml:space="preserve"> PAGE   \* MERGEFORMAT </w:instrText>
        </w:r>
        <w:r w:rsidRPr="008E30A9">
          <w:fldChar w:fldCharType="separate"/>
        </w:r>
        <w:r w:rsidRPr="008E30A9">
          <w:t>2</w:t>
        </w:r>
        <w:r w:rsidRPr="008E30A9">
          <w:fldChar w:fldCharType="end"/>
        </w:r>
        <w:r w:rsidRPr="008E30A9">
          <w:t xml:space="preserve"> | </w:t>
        </w:r>
        <w:r w:rsidRPr="008E30A9">
          <w:rPr>
            <w:color w:val="7F7F7F" w:themeColor="background1" w:themeShade="7F"/>
            <w:spacing w:val="60"/>
          </w:rPr>
          <w:t>Page</w:t>
        </w:r>
      </w:p>
    </w:sdtContent>
  </w:sdt>
  <w:p w14:paraId="3095B95B" w14:textId="583361D1" w:rsidR="00044DA5" w:rsidRPr="008E30A9" w:rsidRDefault="00044DA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CAB16F3" w14:textId="77777777" w:rsidR="00A94232" w:rsidRPr="008E30A9" w:rsidRDefault="00A94232" w:rsidP="00044DA5">
      <w:pPr>
        <w:spacing w:after="0" w:line="240" w:lineRule="auto"/>
      </w:pPr>
      <w:r w:rsidRPr="008E30A9">
        <w:separator/>
      </w:r>
    </w:p>
  </w:footnote>
  <w:footnote w:type="continuationSeparator" w:id="0">
    <w:p w14:paraId="3A72CA1C" w14:textId="77777777" w:rsidR="00A94232" w:rsidRPr="008E30A9" w:rsidRDefault="00A94232" w:rsidP="00044DA5">
      <w:pPr>
        <w:spacing w:after="0" w:line="240" w:lineRule="auto"/>
      </w:pPr>
      <w:r w:rsidRPr="008E30A9">
        <w:continuationSeparator/>
      </w:r>
    </w:p>
  </w:footnote>
  <w:footnote w:type="continuationNotice" w:id="1">
    <w:p w14:paraId="516E9914" w14:textId="77777777" w:rsidR="00A94232" w:rsidRPr="008E30A9" w:rsidRDefault="00A94232">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708144" w14:textId="134E2180" w:rsidR="007173C5" w:rsidRPr="008E30A9" w:rsidRDefault="00467D6B" w:rsidP="007173C5">
    <w:pPr>
      <w:pStyle w:val="Header"/>
    </w:pPr>
    <w:r w:rsidRPr="008E30A9">
      <w:t>Final Year Project</w:t>
    </w:r>
    <w:r w:rsidR="007173C5" w:rsidRPr="008E30A9">
      <w:ptab w:relativeTo="margin" w:alignment="center" w:leader="none"/>
    </w:r>
    <w:r w:rsidR="00156BA8" w:rsidRPr="008E30A9">
      <w:t xml:space="preserve">Gaussian </w:t>
    </w:r>
    <w:r w:rsidR="00F62157" w:rsidRPr="008E30A9">
      <w:t>Splat</w:t>
    </w:r>
    <w:r w:rsidR="00156BA8" w:rsidRPr="008E30A9">
      <w:t>ting</w:t>
    </w:r>
    <w:r w:rsidR="007173C5" w:rsidRPr="008E30A9">
      <w:ptab w:relativeTo="margin" w:alignment="right" w:leader="none"/>
    </w:r>
    <w:r w:rsidR="007173C5" w:rsidRPr="008E30A9">
      <w:t>Billy Elsbury T00224562</w:t>
    </w:r>
  </w:p>
  <w:p w14:paraId="3B7BB31F" w14:textId="77777777" w:rsidR="007173C5" w:rsidRPr="008E30A9" w:rsidRDefault="007173C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4834EF"/>
    <w:multiLevelType w:val="multilevel"/>
    <w:tmpl w:val="DC72AA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C7B6E9B"/>
    <w:multiLevelType w:val="multilevel"/>
    <w:tmpl w:val="F514A03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35E14DF"/>
    <w:multiLevelType w:val="multilevel"/>
    <w:tmpl w:val="A934D1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D642098"/>
    <w:multiLevelType w:val="multilevel"/>
    <w:tmpl w:val="3056CF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A590BA7"/>
    <w:multiLevelType w:val="multilevel"/>
    <w:tmpl w:val="542CB0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38C68CF"/>
    <w:multiLevelType w:val="multilevel"/>
    <w:tmpl w:val="3B580C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DE54604"/>
    <w:multiLevelType w:val="multilevel"/>
    <w:tmpl w:val="7A9EA4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3112DFC"/>
    <w:multiLevelType w:val="hybridMultilevel"/>
    <w:tmpl w:val="85FA47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42037A3"/>
    <w:multiLevelType w:val="multilevel"/>
    <w:tmpl w:val="576E8D4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7E973570"/>
    <w:multiLevelType w:val="multilevel"/>
    <w:tmpl w:val="81BEE3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795099158">
    <w:abstractNumId w:val="9"/>
  </w:num>
  <w:num w:numId="2" w16cid:durableId="2061205381">
    <w:abstractNumId w:val="3"/>
  </w:num>
  <w:num w:numId="3" w16cid:durableId="1253468361">
    <w:abstractNumId w:val="2"/>
  </w:num>
  <w:num w:numId="4" w16cid:durableId="1077440216">
    <w:abstractNumId w:val="5"/>
  </w:num>
  <w:num w:numId="5" w16cid:durableId="293487208">
    <w:abstractNumId w:val="7"/>
  </w:num>
  <w:num w:numId="6" w16cid:durableId="1828133338">
    <w:abstractNumId w:val="1"/>
  </w:num>
  <w:num w:numId="7" w16cid:durableId="1276135891">
    <w:abstractNumId w:val="8"/>
  </w:num>
  <w:num w:numId="8" w16cid:durableId="2125268516">
    <w:abstractNumId w:val="4"/>
  </w:num>
  <w:num w:numId="9" w16cid:durableId="970861754">
    <w:abstractNumId w:val="6"/>
  </w:num>
  <w:num w:numId="10" w16cid:durableId="21890406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075C"/>
    <w:rsid w:val="00000D86"/>
    <w:rsid w:val="0000152A"/>
    <w:rsid w:val="00002F6D"/>
    <w:rsid w:val="00003240"/>
    <w:rsid w:val="00003BEA"/>
    <w:rsid w:val="00005851"/>
    <w:rsid w:val="00005F07"/>
    <w:rsid w:val="0000735B"/>
    <w:rsid w:val="00012AAB"/>
    <w:rsid w:val="000159F3"/>
    <w:rsid w:val="00015DBD"/>
    <w:rsid w:val="000178D2"/>
    <w:rsid w:val="00020586"/>
    <w:rsid w:val="000215DE"/>
    <w:rsid w:val="00022DE7"/>
    <w:rsid w:val="000248EE"/>
    <w:rsid w:val="00025251"/>
    <w:rsid w:val="000254F5"/>
    <w:rsid w:val="00033A4C"/>
    <w:rsid w:val="00033C42"/>
    <w:rsid w:val="00033C8B"/>
    <w:rsid w:val="0003477E"/>
    <w:rsid w:val="0003549A"/>
    <w:rsid w:val="000416CC"/>
    <w:rsid w:val="00042546"/>
    <w:rsid w:val="00042666"/>
    <w:rsid w:val="00042923"/>
    <w:rsid w:val="0004320F"/>
    <w:rsid w:val="00044DA5"/>
    <w:rsid w:val="00046031"/>
    <w:rsid w:val="00047185"/>
    <w:rsid w:val="00047A76"/>
    <w:rsid w:val="00051624"/>
    <w:rsid w:val="0005183B"/>
    <w:rsid w:val="00052CF0"/>
    <w:rsid w:val="00053B78"/>
    <w:rsid w:val="0005604D"/>
    <w:rsid w:val="000654B0"/>
    <w:rsid w:val="00067D1B"/>
    <w:rsid w:val="00071C8F"/>
    <w:rsid w:val="000723B2"/>
    <w:rsid w:val="00072BBD"/>
    <w:rsid w:val="000731F9"/>
    <w:rsid w:val="000763B0"/>
    <w:rsid w:val="0008330F"/>
    <w:rsid w:val="0008374A"/>
    <w:rsid w:val="0008468B"/>
    <w:rsid w:val="000A022B"/>
    <w:rsid w:val="000A0BD0"/>
    <w:rsid w:val="000A1DD5"/>
    <w:rsid w:val="000A2A1A"/>
    <w:rsid w:val="000A412D"/>
    <w:rsid w:val="000A4365"/>
    <w:rsid w:val="000A547A"/>
    <w:rsid w:val="000A5ADD"/>
    <w:rsid w:val="000B4BDA"/>
    <w:rsid w:val="000B78A2"/>
    <w:rsid w:val="000C0A53"/>
    <w:rsid w:val="000C0AC9"/>
    <w:rsid w:val="000C1CFC"/>
    <w:rsid w:val="000C3016"/>
    <w:rsid w:val="000C64F5"/>
    <w:rsid w:val="000C7CE1"/>
    <w:rsid w:val="000D03D7"/>
    <w:rsid w:val="000D3D64"/>
    <w:rsid w:val="000D5754"/>
    <w:rsid w:val="000E080E"/>
    <w:rsid w:val="000E1B1B"/>
    <w:rsid w:val="000E285D"/>
    <w:rsid w:val="000E3E81"/>
    <w:rsid w:val="000E3EAF"/>
    <w:rsid w:val="000E4B91"/>
    <w:rsid w:val="000E622E"/>
    <w:rsid w:val="000E6909"/>
    <w:rsid w:val="000F1573"/>
    <w:rsid w:val="000F371F"/>
    <w:rsid w:val="000F5799"/>
    <w:rsid w:val="001004B8"/>
    <w:rsid w:val="00100673"/>
    <w:rsid w:val="00101C51"/>
    <w:rsid w:val="001041E0"/>
    <w:rsid w:val="00105F2E"/>
    <w:rsid w:val="00106FDA"/>
    <w:rsid w:val="00110700"/>
    <w:rsid w:val="00111DB8"/>
    <w:rsid w:val="00111E8C"/>
    <w:rsid w:val="001136A4"/>
    <w:rsid w:val="0011550E"/>
    <w:rsid w:val="00122E81"/>
    <w:rsid w:val="00123D19"/>
    <w:rsid w:val="0012635B"/>
    <w:rsid w:val="001266EB"/>
    <w:rsid w:val="00130301"/>
    <w:rsid w:val="00130A9A"/>
    <w:rsid w:val="0013131E"/>
    <w:rsid w:val="00131478"/>
    <w:rsid w:val="00133A8D"/>
    <w:rsid w:val="00140868"/>
    <w:rsid w:val="00140B1E"/>
    <w:rsid w:val="00140C92"/>
    <w:rsid w:val="00147D17"/>
    <w:rsid w:val="001502DC"/>
    <w:rsid w:val="001528E8"/>
    <w:rsid w:val="00152974"/>
    <w:rsid w:val="001565B8"/>
    <w:rsid w:val="00156BA8"/>
    <w:rsid w:val="00156C0C"/>
    <w:rsid w:val="001631D7"/>
    <w:rsid w:val="00167E40"/>
    <w:rsid w:val="0017026C"/>
    <w:rsid w:val="0017154C"/>
    <w:rsid w:val="0017199A"/>
    <w:rsid w:val="00173ABE"/>
    <w:rsid w:val="001744DD"/>
    <w:rsid w:val="00174DCE"/>
    <w:rsid w:val="00176490"/>
    <w:rsid w:val="0017770D"/>
    <w:rsid w:val="00182E67"/>
    <w:rsid w:val="00183FF7"/>
    <w:rsid w:val="0019001D"/>
    <w:rsid w:val="00191EB2"/>
    <w:rsid w:val="00194B7C"/>
    <w:rsid w:val="001A2F5A"/>
    <w:rsid w:val="001A340E"/>
    <w:rsid w:val="001B2383"/>
    <w:rsid w:val="001B2516"/>
    <w:rsid w:val="001B36B1"/>
    <w:rsid w:val="001B63D2"/>
    <w:rsid w:val="001C0825"/>
    <w:rsid w:val="001C188F"/>
    <w:rsid w:val="001C367B"/>
    <w:rsid w:val="001C4ABC"/>
    <w:rsid w:val="001C5DE6"/>
    <w:rsid w:val="001C77C6"/>
    <w:rsid w:val="001D4C98"/>
    <w:rsid w:val="001D692D"/>
    <w:rsid w:val="001E0688"/>
    <w:rsid w:val="001E18BD"/>
    <w:rsid w:val="001E1CDD"/>
    <w:rsid w:val="001E6EF7"/>
    <w:rsid w:val="001E74AB"/>
    <w:rsid w:val="001F031D"/>
    <w:rsid w:val="001F0A71"/>
    <w:rsid w:val="00202B52"/>
    <w:rsid w:val="00202F87"/>
    <w:rsid w:val="00207E44"/>
    <w:rsid w:val="0021083B"/>
    <w:rsid w:val="00210DC5"/>
    <w:rsid w:val="00212643"/>
    <w:rsid w:val="002130FF"/>
    <w:rsid w:val="00213688"/>
    <w:rsid w:val="00217FCF"/>
    <w:rsid w:val="002219F9"/>
    <w:rsid w:val="00221ECA"/>
    <w:rsid w:val="00225CEE"/>
    <w:rsid w:val="00226A26"/>
    <w:rsid w:val="002270E0"/>
    <w:rsid w:val="00227EF0"/>
    <w:rsid w:val="00231BF9"/>
    <w:rsid w:val="00233F41"/>
    <w:rsid w:val="0023563E"/>
    <w:rsid w:val="00237004"/>
    <w:rsid w:val="00252703"/>
    <w:rsid w:val="00253FC0"/>
    <w:rsid w:val="0025449A"/>
    <w:rsid w:val="00257D6E"/>
    <w:rsid w:val="00281FA0"/>
    <w:rsid w:val="00282985"/>
    <w:rsid w:val="00282C78"/>
    <w:rsid w:val="00283A19"/>
    <w:rsid w:val="00284584"/>
    <w:rsid w:val="00287D18"/>
    <w:rsid w:val="00287E26"/>
    <w:rsid w:val="002904F8"/>
    <w:rsid w:val="00291DE7"/>
    <w:rsid w:val="00297883"/>
    <w:rsid w:val="002A1395"/>
    <w:rsid w:val="002A333D"/>
    <w:rsid w:val="002A5B8F"/>
    <w:rsid w:val="002B4954"/>
    <w:rsid w:val="002C02FB"/>
    <w:rsid w:val="002C0BC3"/>
    <w:rsid w:val="002C388C"/>
    <w:rsid w:val="002C695F"/>
    <w:rsid w:val="002D1F9F"/>
    <w:rsid w:val="002D274F"/>
    <w:rsid w:val="002D2F35"/>
    <w:rsid w:val="002D30FB"/>
    <w:rsid w:val="002D3426"/>
    <w:rsid w:val="002D7591"/>
    <w:rsid w:val="002E11D0"/>
    <w:rsid w:val="002E209F"/>
    <w:rsid w:val="002E2B22"/>
    <w:rsid w:val="002E3364"/>
    <w:rsid w:val="002E3EE4"/>
    <w:rsid w:val="002E477B"/>
    <w:rsid w:val="002E581E"/>
    <w:rsid w:val="002E647C"/>
    <w:rsid w:val="002E74E2"/>
    <w:rsid w:val="002F1882"/>
    <w:rsid w:val="002F3DA5"/>
    <w:rsid w:val="003054E5"/>
    <w:rsid w:val="00311461"/>
    <w:rsid w:val="003133F8"/>
    <w:rsid w:val="003143F2"/>
    <w:rsid w:val="00315258"/>
    <w:rsid w:val="003155A4"/>
    <w:rsid w:val="00316452"/>
    <w:rsid w:val="00330018"/>
    <w:rsid w:val="00331022"/>
    <w:rsid w:val="00333AF9"/>
    <w:rsid w:val="00334168"/>
    <w:rsid w:val="00335295"/>
    <w:rsid w:val="003364A0"/>
    <w:rsid w:val="003370AF"/>
    <w:rsid w:val="003373E0"/>
    <w:rsid w:val="0034002C"/>
    <w:rsid w:val="003448D7"/>
    <w:rsid w:val="003462F4"/>
    <w:rsid w:val="00346BF9"/>
    <w:rsid w:val="00347722"/>
    <w:rsid w:val="003478D6"/>
    <w:rsid w:val="00353929"/>
    <w:rsid w:val="003555C6"/>
    <w:rsid w:val="00356BF6"/>
    <w:rsid w:val="003574E1"/>
    <w:rsid w:val="003632DA"/>
    <w:rsid w:val="00363D7F"/>
    <w:rsid w:val="00367ACA"/>
    <w:rsid w:val="00367DDD"/>
    <w:rsid w:val="00370A0A"/>
    <w:rsid w:val="003710DF"/>
    <w:rsid w:val="0037197A"/>
    <w:rsid w:val="00372FE3"/>
    <w:rsid w:val="00374296"/>
    <w:rsid w:val="00375E1E"/>
    <w:rsid w:val="003772E7"/>
    <w:rsid w:val="00377E1A"/>
    <w:rsid w:val="003800B3"/>
    <w:rsid w:val="0038073A"/>
    <w:rsid w:val="003807C4"/>
    <w:rsid w:val="00383271"/>
    <w:rsid w:val="00387B33"/>
    <w:rsid w:val="00390EF7"/>
    <w:rsid w:val="003910BC"/>
    <w:rsid w:val="00391F40"/>
    <w:rsid w:val="00392A0C"/>
    <w:rsid w:val="00393F79"/>
    <w:rsid w:val="0039524C"/>
    <w:rsid w:val="003957EF"/>
    <w:rsid w:val="003A1908"/>
    <w:rsid w:val="003A2171"/>
    <w:rsid w:val="003A2D98"/>
    <w:rsid w:val="003B0A72"/>
    <w:rsid w:val="003B257D"/>
    <w:rsid w:val="003B38C8"/>
    <w:rsid w:val="003B79FA"/>
    <w:rsid w:val="003C3418"/>
    <w:rsid w:val="003C38DC"/>
    <w:rsid w:val="003C654A"/>
    <w:rsid w:val="003C6F99"/>
    <w:rsid w:val="003D0798"/>
    <w:rsid w:val="003D25A8"/>
    <w:rsid w:val="003D41F2"/>
    <w:rsid w:val="003D5B90"/>
    <w:rsid w:val="003D5D49"/>
    <w:rsid w:val="003D6749"/>
    <w:rsid w:val="003E06DB"/>
    <w:rsid w:val="003E17F8"/>
    <w:rsid w:val="003E481F"/>
    <w:rsid w:val="003E4FBC"/>
    <w:rsid w:val="003E55FA"/>
    <w:rsid w:val="003E59E6"/>
    <w:rsid w:val="003F192A"/>
    <w:rsid w:val="003F4024"/>
    <w:rsid w:val="003F56A7"/>
    <w:rsid w:val="003F717E"/>
    <w:rsid w:val="00404D41"/>
    <w:rsid w:val="00405FFA"/>
    <w:rsid w:val="00410F22"/>
    <w:rsid w:val="0041409F"/>
    <w:rsid w:val="004153A1"/>
    <w:rsid w:val="00416983"/>
    <w:rsid w:val="00416E48"/>
    <w:rsid w:val="004176FC"/>
    <w:rsid w:val="0042312B"/>
    <w:rsid w:val="004232C7"/>
    <w:rsid w:val="00426057"/>
    <w:rsid w:val="004260F4"/>
    <w:rsid w:val="0042690E"/>
    <w:rsid w:val="00430828"/>
    <w:rsid w:val="004358D0"/>
    <w:rsid w:val="00435F0F"/>
    <w:rsid w:val="0043650D"/>
    <w:rsid w:val="00441FEF"/>
    <w:rsid w:val="00442731"/>
    <w:rsid w:val="0044590D"/>
    <w:rsid w:val="00446A22"/>
    <w:rsid w:val="00451C09"/>
    <w:rsid w:val="004527A7"/>
    <w:rsid w:val="004568AE"/>
    <w:rsid w:val="004569B5"/>
    <w:rsid w:val="00460F92"/>
    <w:rsid w:val="004611BA"/>
    <w:rsid w:val="00462D04"/>
    <w:rsid w:val="00463689"/>
    <w:rsid w:val="00466786"/>
    <w:rsid w:val="00467D6B"/>
    <w:rsid w:val="004711F6"/>
    <w:rsid w:val="00473628"/>
    <w:rsid w:val="00476A7D"/>
    <w:rsid w:val="00476B5E"/>
    <w:rsid w:val="0047724E"/>
    <w:rsid w:val="00477C4A"/>
    <w:rsid w:val="00483D72"/>
    <w:rsid w:val="00485718"/>
    <w:rsid w:val="0048716A"/>
    <w:rsid w:val="004953E5"/>
    <w:rsid w:val="004A09F0"/>
    <w:rsid w:val="004A151E"/>
    <w:rsid w:val="004A2C9C"/>
    <w:rsid w:val="004A359E"/>
    <w:rsid w:val="004A7597"/>
    <w:rsid w:val="004B068F"/>
    <w:rsid w:val="004B0A5A"/>
    <w:rsid w:val="004B16FC"/>
    <w:rsid w:val="004B1E01"/>
    <w:rsid w:val="004B531A"/>
    <w:rsid w:val="004B6EF8"/>
    <w:rsid w:val="004C10C8"/>
    <w:rsid w:val="004C208A"/>
    <w:rsid w:val="004C33E9"/>
    <w:rsid w:val="004C5FF1"/>
    <w:rsid w:val="004C7563"/>
    <w:rsid w:val="004D0F85"/>
    <w:rsid w:val="004D2723"/>
    <w:rsid w:val="004D2A6A"/>
    <w:rsid w:val="004D5778"/>
    <w:rsid w:val="004D6090"/>
    <w:rsid w:val="004E0088"/>
    <w:rsid w:val="004E0FD0"/>
    <w:rsid w:val="004E1416"/>
    <w:rsid w:val="004E1448"/>
    <w:rsid w:val="004E15C7"/>
    <w:rsid w:val="004E1768"/>
    <w:rsid w:val="004E2495"/>
    <w:rsid w:val="004E3039"/>
    <w:rsid w:val="004E47AE"/>
    <w:rsid w:val="004E4AD2"/>
    <w:rsid w:val="004E4D98"/>
    <w:rsid w:val="004E4D9C"/>
    <w:rsid w:val="004E5086"/>
    <w:rsid w:val="004F4337"/>
    <w:rsid w:val="004F50D2"/>
    <w:rsid w:val="004F5519"/>
    <w:rsid w:val="00504A42"/>
    <w:rsid w:val="00507853"/>
    <w:rsid w:val="00512B6B"/>
    <w:rsid w:val="00514795"/>
    <w:rsid w:val="005166F8"/>
    <w:rsid w:val="0051793D"/>
    <w:rsid w:val="005227D0"/>
    <w:rsid w:val="00523680"/>
    <w:rsid w:val="00524ED2"/>
    <w:rsid w:val="00526715"/>
    <w:rsid w:val="0053135E"/>
    <w:rsid w:val="0053508D"/>
    <w:rsid w:val="00535FDA"/>
    <w:rsid w:val="005360D7"/>
    <w:rsid w:val="005404C8"/>
    <w:rsid w:val="005405B3"/>
    <w:rsid w:val="00542708"/>
    <w:rsid w:val="005436E3"/>
    <w:rsid w:val="005462FC"/>
    <w:rsid w:val="0055394B"/>
    <w:rsid w:val="005550BE"/>
    <w:rsid w:val="005561DF"/>
    <w:rsid w:val="0056232E"/>
    <w:rsid w:val="00563754"/>
    <w:rsid w:val="00575257"/>
    <w:rsid w:val="00576AAA"/>
    <w:rsid w:val="00577EFC"/>
    <w:rsid w:val="00580436"/>
    <w:rsid w:val="00582397"/>
    <w:rsid w:val="00582D87"/>
    <w:rsid w:val="005873B2"/>
    <w:rsid w:val="005879E2"/>
    <w:rsid w:val="005940E2"/>
    <w:rsid w:val="0059644F"/>
    <w:rsid w:val="005965F1"/>
    <w:rsid w:val="005A5E04"/>
    <w:rsid w:val="005B01DE"/>
    <w:rsid w:val="005B0BE2"/>
    <w:rsid w:val="005B2AA7"/>
    <w:rsid w:val="005B40EC"/>
    <w:rsid w:val="005B5A3E"/>
    <w:rsid w:val="005B7560"/>
    <w:rsid w:val="005B7E47"/>
    <w:rsid w:val="005B7F70"/>
    <w:rsid w:val="005C00B3"/>
    <w:rsid w:val="005C5074"/>
    <w:rsid w:val="005D6981"/>
    <w:rsid w:val="005D71DB"/>
    <w:rsid w:val="005D7EE9"/>
    <w:rsid w:val="005E1299"/>
    <w:rsid w:val="005E4C9B"/>
    <w:rsid w:val="005F03F4"/>
    <w:rsid w:val="005F0F54"/>
    <w:rsid w:val="005F17CB"/>
    <w:rsid w:val="005F1FED"/>
    <w:rsid w:val="005F575A"/>
    <w:rsid w:val="006003EC"/>
    <w:rsid w:val="00600B22"/>
    <w:rsid w:val="00602B45"/>
    <w:rsid w:val="0060357D"/>
    <w:rsid w:val="006073CF"/>
    <w:rsid w:val="006115A1"/>
    <w:rsid w:val="00612C19"/>
    <w:rsid w:val="00615C8A"/>
    <w:rsid w:val="00637029"/>
    <w:rsid w:val="00640259"/>
    <w:rsid w:val="00640AD5"/>
    <w:rsid w:val="00642A22"/>
    <w:rsid w:val="006437F3"/>
    <w:rsid w:val="00645341"/>
    <w:rsid w:val="00646B60"/>
    <w:rsid w:val="006475EB"/>
    <w:rsid w:val="006505F5"/>
    <w:rsid w:val="00651CB6"/>
    <w:rsid w:val="006527E0"/>
    <w:rsid w:val="0065733D"/>
    <w:rsid w:val="00657565"/>
    <w:rsid w:val="006576C4"/>
    <w:rsid w:val="00660199"/>
    <w:rsid w:val="00660836"/>
    <w:rsid w:val="00660846"/>
    <w:rsid w:val="00660C84"/>
    <w:rsid w:val="00660FB9"/>
    <w:rsid w:val="00661BA5"/>
    <w:rsid w:val="00661DE4"/>
    <w:rsid w:val="00666FFD"/>
    <w:rsid w:val="006674A2"/>
    <w:rsid w:val="00667820"/>
    <w:rsid w:val="00667E65"/>
    <w:rsid w:val="00670269"/>
    <w:rsid w:val="006705E2"/>
    <w:rsid w:val="00670B81"/>
    <w:rsid w:val="00670E84"/>
    <w:rsid w:val="00673938"/>
    <w:rsid w:val="006757D1"/>
    <w:rsid w:val="0067738A"/>
    <w:rsid w:val="006816CC"/>
    <w:rsid w:val="00683016"/>
    <w:rsid w:val="0068764A"/>
    <w:rsid w:val="00697119"/>
    <w:rsid w:val="006A1ED8"/>
    <w:rsid w:val="006A3AB1"/>
    <w:rsid w:val="006B15A3"/>
    <w:rsid w:val="006B2955"/>
    <w:rsid w:val="006B5C3B"/>
    <w:rsid w:val="006B6975"/>
    <w:rsid w:val="006C4303"/>
    <w:rsid w:val="006C4E85"/>
    <w:rsid w:val="006C5BCA"/>
    <w:rsid w:val="006C6F07"/>
    <w:rsid w:val="006C7AF4"/>
    <w:rsid w:val="006D0A3B"/>
    <w:rsid w:val="006D118B"/>
    <w:rsid w:val="006D1C2C"/>
    <w:rsid w:val="006D25AE"/>
    <w:rsid w:val="006D64FF"/>
    <w:rsid w:val="006D66C5"/>
    <w:rsid w:val="006E00F0"/>
    <w:rsid w:val="006E13D3"/>
    <w:rsid w:val="006E1DD1"/>
    <w:rsid w:val="006E339D"/>
    <w:rsid w:val="006E52E2"/>
    <w:rsid w:val="006E5D77"/>
    <w:rsid w:val="006E7B77"/>
    <w:rsid w:val="006E7FDD"/>
    <w:rsid w:val="006F04C6"/>
    <w:rsid w:val="006F07E7"/>
    <w:rsid w:val="006F1355"/>
    <w:rsid w:val="006F1412"/>
    <w:rsid w:val="006F4507"/>
    <w:rsid w:val="006F5126"/>
    <w:rsid w:val="006F51DF"/>
    <w:rsid w:val="006F5CB5"/>
    <w:rsid w:val="0071228E"/>
    <w:rsid w:val="007127A0"/>
    <w:rsid w:val="007141F7"/>
    <w:rsid w:val="007173C5"/>
    <w:rsid w:val="007237A5"/>
    <w:rsid w:val="00727F93"/>
    <w:rsid w:val="00730D65"/>
    <w:rsid w:val="00731DDC"/>
    <w:rsid w:val="00732A77"/>
    <w:rsid w:val="0073571F"/>
    <w:rsid w:val="007357AD"/>
    <w:rsid w:val="00737356"/>
    <w:rsid w:val="00737D59"/>
    <w:rsid w:val="007404A4"/>
    <w:rsid w:val="00740A86"/>
    <w:rsid w:val="00744CC2"/>
    <w:rsid w:val="0074597E"/>
    <w:rsid w:val="00750BD7"/>
    <w:rsid w:val="007537D1"/>
    <w:rsid w:val="00755D6E"/>
    <w:rsid w:val="007600F8"/>
    <w:rsid w:val="00761EAF"/>
    <w:rsid w:val="00762049"/>
    <w:rsid w:val="0077225D"/>
    <w:rsid w:val="00772855"/>
    <w:rsid w:val="0077506E"/>
    <w:rsid w:val="00776E17"/>
    <w:rsid w:val="0078488D"/>
    <w:rsid w:val="00784B55"/>
    <w:rsid w:val="00786AE6"/>
    <w:rsid w:val="00786FB7"/>
    <w:rsid w:val="00787F1B"/>
    <w:rsid w:val="00787F90"/>
    <w:rsid w:val="00792C41"/>
    <w:rsid w:val="007960F0"/>
    <w:rsid w:val="007976EE"/>
    <w:rsid w:val="007978BD"/>
    <w:rsid w:val="00797B59"/>
    <w:rsid w:val="007A36D3"/>
    <w:rsid w:val="007A4466"/>
    <w:rsid w:val="007A49CC"/>
    <w:rsid w:val="007A65E9"/>
    <w:rsid w:val="007A79DA"/>
    <w:rsid w:val="007B01E8"/>
    <w:rsid w:val="007B1247"/>
    <w:rsid w:val="007B4529"/>
    <w:rsid w:val="007B6731"/>
    <w:rsid w:val="007B7AFC"/>
    <w:rsid w:val="007C0B19"/>
    <w:rsid w:val="007C2179"/>
    <w:rsid w:val="007C4041"/>
    <w:rsid w:val="007C44F8"/>
    <w:rsid w:val="007C4C14"/>
    <w:rsid w:val="007C570E"/>
    <w:rsid w:val="007C688A"/>
    <w:rsid w:val="007D0363"/>
    <w:rsid w:val="007D29A0"/>
    <w:rsid w:val="007D3685"/>
    <w:rsid w:val="007D3E34"/>
    <w:rsid w:val="007D4FB4"/>
    <w:rsid w:val="007D4FFD"/>
    <w:rsid w:val="007D65C7"/>
    <w:rsid w:val="007D670A"/>
    <w:rsid w:val="007E0ED2"/>
    <w:rsid w:val="007E3504"/>
    <w:rsid w:val="007E5EF2"/>
    <w:rsid w:val="007E6196"/>
    <w:rsid w:val="007E62B5"/>
    <w:rsid w:val="007F22FA"/>
    <w:rsid w:val="007F23E0"/>
    <w:rsid w:val="007F2D8C"/>
    <w:rsid w:val="007F2F53"/>
    <w:rsid w:val="007F38A3"/>
    <w:rsid w:val="007F4DF4"/>
    <w:rsid w:val="007F592F"/>
    <w:rsid w:val="007F681C"/>
    <w:rsid w:val="00803262"/>
    <w:rsid w:val="00807AC1"/>
    <w:rsid w:val="00807F14"/>
    <w:rsid w:val="00811932"/>
    <w:rsid w:val="00814B39"/>
    <w:rsid w:val="008169EA"/>
    <w:rsid w:val="00817A32"/>
    <w:rsid w:val="00817BB9"/>
    <w:rsid w:val="0082175B"/>
    <w:rsid w:val="00824BE6"/>
    <w:rsid w:val="008265FA"/>
    <w:rsid w:val="00830821"/>
    <w:rsid w:val="00831363"/>
    <w:rsid w:val="0083571D"/>
    <w:rsid w:val="00836715"/>
    <w:rsid w:val="00836E5B"/>
    <w:rsid w:val="00840E2E"/>
    <w:rsid w:val="008411F0"/>
    <w:rsid w:val="00847DE2"/>
    <w:rsid w:val="00850C53"/>
    <w:rsid w:val="00853EC9"/>
    <w:rsid w:val="0085448A"/>
    <w:rsid w:val="00856D84"/>
    <w:rsid w:val="00860364"/>
    <w:rsid w:val="00861489"/>
    <w:rsid w:val="0086586C"/>
    <w:rsid w:val="008666B6"/>
    <w:rsid w:val="0087164C"/>
    <w:rsid w:val="00876D58"/>
    <w:rsid w:val="00877E85"/>
    <w:rsid w:val="0088133B"/>
    <w:rsid w:val="00881828"/>
    <w:rsid w:val="0088325E"/>
    <w:rsid w:val="00883805"/>
    <w:rsid w:val="00884796"/>
    <w:rsid w:val="008855F8"/>
    <w:rsid w:val="0088776F"/>
    <w:rsid w:val="008940F9"/>
    <w:rsid w:val="00894733"/>
    <w:rsid w:val="00895833"/>
    <w:rsid w:val="00896B57"/>
    <w:rsid w:val="00897274"/>
    <w:rsid w:val="008A44E6"/>
    <w:rsid w:val="008A4F69"/>
    <w:rsid w:val="008A6E16"/>
    <w:rsid w:val="008A7038"/>
    <w:rsid w:val="008A7541"/>
    <w:rsid w:val="008B0E2D"/>
    <w:rsid w:val="008B1C04"/>
    <w:rsid w:val="008B2089"/>
    <w:rsid w:val="008B343C"/>
    <w:rsid w:val="008B3B06"/>
    <w:rsid w:val="008C274F"/>
    <w:rsid w:val="008C3310"/>
    <w:rsid w:val="008C6CAB"/>
    <w:rsid w:val="008D1E4E"/>
    <w:rsid w:val="008D1FC8"/>
    <w:rsid w:val="008D40B7"/>
    <w:rsid w:val="008D52F0"/>
    <w:rsid w:val="008D76DE"/>
    <w:rsid w:val="008E09CE"/>
    <w:rsid w:val="008E30A9"/>
    <w:rsid w:val="008E5B65"/>
    <w:rsid w:val="008E6B41"/>
    <w:rsid w:val="008E7237"/>
    <w:rsid w:val="008E7EA6"/>
    <w:rsid w:val="008F0993"/>
    <w:rsid w:val="008F6B4A"/>
    <w:rsid w:val="008F7060"/>
    <w:rsid w:val="00902DE8"/>
    <w:rsid w:val="0090385B"/>
    <w:rsid w:val="00905463"/>
    <w:rsid w:val="009078AA"/>
    <w:rsid w:val="00910525"/>
    <w:rsid w:val="009122E4"/>
    <w:rsid w:val="0091422A"/>
    <w:rsid w:val="009155F7"/>
    <w:rsid w:val="009166E9"/>
    <w:rsid w:val="00916A62"/>
    <w:rsid w:val="009173FA"/>
    <w:rsid w:val="009212A1"/>
    <w:rsid w:val="00921AE6"/>
    <w:rsid w:val="00921E04"/>
    <w:rsid w:val="00923FF1"/>
    <w:rsid w:val="00927132"/>
    <w:rsid w:val="00931CA4"/>
    <w:rsid w:val="00935162"/>
    <w:rsid w:val="00941B8F"/>
    <w:rsid w:val="00943139"/>
    <w:rsid w:val="00943714"/>
    <w:rsid w:val="00944077"/>
    <w:rsid w:val="00944C31"/>
    <w:rsid w:val="00945B58"/>
    <w:rsid w:val="009464D3"/>
    <w:rsid w:val="00947D63"/>
    <w:rsid w:val="00950786"/>
    <w:rsid w:val="00951920"/>
    <w:rsid w:val="00951BA6"/>
    <w:rsid w:val="00951DAF"/>
    <w:rsid w:val="009538F9"/>
    <w:rsid w:val="00953AF1"/>
    <w:rsid w:val="009561D9"/>
    <w:rsid w:val="009563D3"/>
    <w:rsid w:val="00957C64"/>
    <w:rsid w:val="00967809"/>
    <w:rsid w:val="00970584"/>
    <w:rsid w:val="009743CE"/>
    <w:rsid w:val="00974E3D"/>
    <w:rsid w:val="00975E80"/>
    <w:rsid w:val="00977B0C"/>
    <w:rsid w:val="00980765"/>
    <w:rsid w:val="00984728"/>
    <w:rsid w:val="00986BD1"/>
    <w:rsid w:val="00992171"/>
    <w:rsid w:val="00997610"/>
    <w:rsid w:val="009A02B7"/>
    <w:rsid w:val="009A1747"/>
    <w:rsid w:val="009B03CF"/>
    <w:rsid w:val="009B37E2"/>
    <w:rsid w:val="009B57D5"/>
    <w:rsid w:val="009C02DD"/>
    <w:rsid w:val="009C13F0"/>
    <w:rsid w:val="009C3B49"/>
    <w:rsid w:val="009D1391"/>
    <w:rsid w:val="009D67EE"/>
    <w:rsid w:val="009D7455"/>
    <w:rsid w:val="009E2095"/>
    <w:rsid w:val="009E3BC9"/>
    <w:rsid w:val="009F02D0"/>
    <w:rsid w:val="009F296D"/>
    <w:rsid w:val="009F2D31"/>
    <w:rsid w:val="009F41B4"/>
    <w:rsid w:val="009F4B88"/>
    <w:rsid w:val="009F50C7"/>
    <w:rsid w:val="009F57C9"/>
    <w:rsid w:val="009F5928"/>
    <w:rsid w:val="00A03389"/>
    <w:rsid w:val="00A0402F"/>
    <w:rsid w:val="00A04260"/>
    <w:rsid w:val="00A055E1"/>
    <w:rsid w:val="00A06025"/>
    <w:rsid w:val="00A06DAB"/>
    <w:rsid w:val="00A07853"/>
    <w:rsid w:val="00A112E7"/>
    <w:rsid w:val="00A2020C"/>
    <w:rsid w:val="00A204E5"/>
    <w:rsid w:val="00A21731"/>
    <w:rsid w:val="00A21AB8"/>
    <w:rsid w:val="00A22853"/>
    <w:rsid w:val="00A2431F"/>
    <w:rsid w:val="00A263B1"/>
    <w:rsid w:val="00A2684D"/>
    <w:rsid w:val="00A26C0A"/>
    <w:rsid w:val="00A30EDC"/>
    <w:rsid w:val="00A4259B"/>
    <w:rsid w:val="00A4535C"/>
    <w:rsid w:val="00A46FA2"/>
    <w:rsid w:val="00A528BE"/>
    <w:rsid w:val="00A53B86"/>
    <w:rsid w:val="00A53BA1"/>
    <w:rsid w:val="00A5512F"/>
    <w:rsid w:val="00A5641E"/>
    <w:rsid w:val="00A56779"/>
    <w:rsid w:val="00A56CF6"/>
    <w:rsid w:val="00A62B3B"/>
    <w:rsid w:val="00A62EE8"/>
    <w:rsid w:val="00A63D13"/>
    <w:rsid w:val="00A676CB"/>
    <w:rsid w:val="00A7690F"/>
    <w:rsid w:val="00A77E78"/>
    <w:rsid w:val="00A80DD2"/>
    <w:rsid w:val="00A818A4"/>
    <w:rsid w:val="00A85B65"/>
    <w:rsid w:val="00A87E1A"/>
    <w:rsid w:val="00A93F8D"/>
    <w:rsid w:val="00A94232"/>
    <w:rsid w:val="00A94451"/>
    <w:rsid w:val="00AA0346"/>
    <w:rsid w:val="00AA0A6B"/>
    <w:rsid w:val="00AA1817"/>
    <w:rsid w:val="00AA2452"/>
    <w:rsid w:val="00AA4395"/>
    <w:rsid w:val="00AA64AA"/>
    <w:rsid w:val="00AA6C52"/>
    <w:rsid w:val="00AA79C8"/>
    <w:rsid w:val="00AB53F5"/>
    <w:rsid w:val="00AB7D3C"/>
    <w:rsid w:val="00AC302E"/>
    <w:rsid w:val="00AC423F"/>
    <w:rsid w:val="00AC504E"/>
    <w:rsid w:val="00AC6287"/>
    <w:rsid w:val="00AC6F0D"/>
    <w:rsid w:val="00AD42F3"/>
    <w:rsid w:val="00AD5436"/>
    <w:rsid w:val="00AD5515"/>
    <w:rsid w:val="00AD7948"/>
    <w:rsid w:val="00AE1752"/>
    <w:rsid w:val="00AE3A67"/>
    <w:rsid w:val="00AE5235"/>
    <w:rsid w:val="00AE7CD7"/>
    <w:rsid w:val="00AF2484"/>
    <w:rsid w:val="00AF3373"/>
    <w:rsid w:val="00AF37F9"/>
    <w:rsid w:val="00AF5B10"/>
    <w:rsid w:val="00AF6FEA"/>
    <w:rsid w:val="00AF776D"/>
    <w:rsid w:val="00B01D51"/>
    <w:rsid w:val="00B04232"/>
    <w:rsid w:val="00B04696"/>
    <w:rsid w:val="00B06105"/>
    <w:rsid w:val="00B10E67"/>
    <w:rsid w:val="00B1116A"/>
    <w:rsid w:val="00B14FB7"/>
    <w:rsid w:val="00B23C38"/>
    <w:rsid w:val="00B261A3"/>
    <w:rsid w:val="00B263B4"/>
    <w:rsid w:val="00B30AB8"/>
    <w:rsid w:val="00B34BA2"/>
    <w:rsid w:val="00B359E7"/>
    <w:rsid w:val="00B36C60"/>
    <w:rsid w:val="00B36E6D"/>
    <w:rsid w:val="00B374CD"/>
    <w:rsid w:val="00B42A1A"/>
    <w:rsid w:val="00B42F08"/>
    <w:rsid w:val="00B43F19"/>
    <w:rsid w:val="00B45704"/>
    <w:rsid w:val="00B45C01"/>
    <w:rsid w:val="00B45F2F"/>
    <w:rsid w:val="00B520BE"/>
    <w:rsid w:val="00B537BB"/>
    <w:rsid w:val="00B53DCC"/>
    <w:rsid w:val="00B53E1C"/>
    <w:rsid w:val="00B54096"/>
    <w:rsid w:val="00B56AA7"/>
    <w:rsid w:val="00B57302"/>
    <w:rsid w:val="00B60EEE"/>
    <w:rsid w:val="00B60F94"/>
    <w:rsid w:val="00B6135B"/>
    <w:rsid w:val="00B65AA6"/>
    <w:rsid w:val="00B65C86"/>
    <w:rsid w:val="00B67EB4"/>
    <w:rsid w:val="00B71A3C"/>
    <w:rsid w:val="00B71F54"/>
    <w:rsid w:val="00B725B1"/>
    <w:rsid w:val="00B73D73"/>
    <w:rsid w:val="00B80538"/>
    <w:rsid w:val="00B805B1"/>
    <w:rsid w:val="00B80FA2"/>
    <w:rsid w:val="00B81E17"/>
    <w:rsid w:val="00B83611"/>
    <w:rsid w:val="00B85AE2"/>
    <w:rsid w:val="00B93B91"/>
    <w:rsid w:val="00B953E1"/>
    <w:rsid w:val="00B966BE"/>
    <w:rsid w:val="00BA0719"/>
    <w:rsid w:val="00BA11D6"/>
    <w:rsid w:val="00BA3286"/>
    <w:rsid w:val="00BA3FB4"/>
    <w:rsid w:val="00BA5A4E"/>
    <w:rsid w:val="00BA6FF7"/>
    <w:rsid w:val="00BB2E7F"/>
    <w:rsid w:val="00BB38AC"/>
    <w:rsid w:val="00BB4987"/>
    <w:rsid w:val="00BC031B"/>
    <w:rsid w:val="00BC1706"/>
    <w:rsid w:val="00BC44EB"/>
    <w:rsid w:val="00BC4513"/>
    <w:rsid w:val="00BC5D00"/>
    <w:rsid w:val="00BD09BC"/>
    <w:rsid w:val="00BD6B2C"/>
    <w:rsid w:val="00BD6B98"/>
    <w:rsid w:val="00BD7569"/>
    <w:rsid w:val="00BE13DF"/>
    <w:rsid w:val="00BE6594"/>
    <w:rsid w:val="00BF5338"/>
    <w:rsid w:val="00BF7299"/>
    <w:rsid w:val="00C0122D"/>
    <w:rsid w:val="00C01901"/>
    <w:rsid w:val="00C03273"/>
    <w:rsid w:val="00C037A1"/>
    <w:rsid w:val="00C04C62"/>
    <w:rsid w:val="00C066D5"/>
    <w:rsid w:val="00C0673A"/>
    <w:rsid w:val="00C070FD"/>
    <w:rsid w:val="00C14CEB"/>
    <w:rsid w:val="00C150E2"/>
    <w:rsid w:val="00C16126"/>
    <w:rsid w:val="00C24D57"/>
    <w:rsid w:val="00C2734E"/>
    <w:rsid w:val="00C31775"/>
    <w:rsid w:val="00C32131"/>
    <w:rsid w:val="00C34F4B"/>
    <w:rsid w:val="00C35779"/>
    <w:rsid w:val="00C3604A"/>
    <w:rsid w:val="00C40AEE"/>
    <w:rsid w:val="00C44A42"/>
    <w:rsid w:val="00C50594"/>
    <w:rsid w:val="00C509CD"/>
    <w:rsid w:val="00C50CB0"/>
    <w:rsid w:val="00C50E49"/>
    <w:rsid w:val="00C50E53"/>
    <w:rsid w:val="00C54522"/>
    <w:rsid w:val="00C54B3A"/>
    <w:rsid w:val="00C60D71"/>
    <w:rsid w:val="00C61A8F"/>
    <w:rsid w:val="00C63C39"/>
    <w:rsid w:val="00C673B2"/>
    <w:rsid w:val="00C7670C"/>
    <w:rsid w:val="00C7706B"/>
    <w:rsid w:val="00C7768B"/>
    <w:rsid w:val="00C801D7"/>
    <w:rsid w:val="00C807E7"/>
    <w:rsid w:val="00C80CD1"/>
    <w:rsid w:val="00C8552A"/>
    <w:rsid w:val="00C9075C"/>
    <w:rsid w:val="00C90E42"/>
    <w:rsid w:val="00C949DB"/>
    <w:rsid w:val="00C94AC6"/>
    <w:rsid w:val="00CA08B0"/>
    <w:rsid w:val="00CA0B79"/>
    <w:rsid w:val="00CA2924"/>
    <w:rsid w:val="00CA2AC3"/>
    <w:rsid w:val="00CA2C26"/>
    <w:rsid w:val="00CA4AE9"/>
    <w:rsid w:val="00CA5245"/>
    <w:rsid w:val="00CB0080"/>
    <w:rsid w:val="00CB2D33"/>
    <w:rsid w:val="00CB5CBA"/>
    <w:rsid w:val="00CB6130"/>
    <w:rsid w:val="00CB6C55"/>
    <w:rsid w:val="00CC0C0D"/>
    <w:rsid w:val="00CC4707"/>
    <w:rsid w:val="00CD508D"/>
    <w:rsid w:val="00CD627C"/>
    <w:rsid w:val="00CD7992"/>
    <w:rsid w:val="00CE2092"/>
    <w:rsid w:val="00CE5116"/>
    <w:rsid w:val="00CE5E31"/>
    <w:rsid w:val="00CE7E3C"/>
    <w:rsid w:val="00CF3A43"/>
    <w:rsid w:val="00D00ABF"/>
    <w:rsid w:val="00D017A1"/>
    <w:rsid w:val="00D02D1D"/>
    <w:rsid w:val="00D04636"/>
    <w:rsid w:val="00D072D5"/>
    <w:rsid w:val="00D075D0"/>
    <w:rsid w:val="00D109E9"/>
    <w:rsid w:val="00D11372"/>
    <w:rsid w:val="00D126CD"/>
    <w:rsid w:val="00D1348E"/>
    <w:rsid w:val="00D14A48"/>
    <w:rsid w:val="00D15B6A"/>
    <w:rsid w:val="00D20C5C"/>
    <w:rsid w:val="00D20FE0"/>
    <w:rsid w:val="00D21722"/>
    <w:rsid w:val="00D2254B"/>
    <w:rsid w:val="00D240F6"/>
    <w:rsid w:val="00D26545"/>
    <w:rsid w:val="00D335FF"/>
    <w:rsid w:val="00D33648"/>
    <w:rsid w:val="00D34A09"/>
    <w:rsid w:val="00D35041"/>
    <w:rsid w:val="00D4215E"/>
    <w:rsid w:val="00D44F58"/>
    <w:rsid w:val="00D521ED"/>
    <w:rsid w:val="00D542FD"/>
    <w:rsid w:val="00D550ED"/>
    <w:rsid w:val="00D5653E"/>
    <w:rsid w:val="00D57D99"/>
    <w:rsid w:val="00D6084C"/>
    <w:rsid w:val="00D609FA"/>
    <w:rsid w:val="00D61D05"/>
    <w:rsid w:val="00D62D5F"/>
    <w:rsid w:val="00D631EC"/>
    <w:rsid w:val="00D63650"/>
    <w:rsid w:val="00D6597A"/>
    <w:rsid w:val="00D66311"/>
    <w:rsid w:val="00D705B4"/>
    <w:rsid w:val="00D71F87"/>
    <w:rsid w:val="00D7222E"/>
    <w:rsid w:val="00D72800"/>
    <w:rsid w:val="00D743EA"/>
    <w:rsid w:val="00D744CA"/>
    <w:rsid w:val="00D75E0A"/>
    <w:rsid w:val="00D76AB9"/>
    <w:rsid w:val="00D772B7"/>
    <w:rsid w:val="00D8225B"/>
    <w:rsid w:val="00D83032"/>
    <w:rsid w:val="00D83FF6"/>
    <w:rsid w:val="00D84EE0"/>
    <w:rsid w:val="00D86B80"/>
    <w:rsid w:val="00D9335C"/>
    <w:rsid w:val="00D95AC8"/>
    <w:rsid w:val="00D9770B"/>
    <w:rsid w:val="00D97AAA"/>
    <w:rsid w:val="00DA3692"/>
    <w:rsid w:val="00DA5212"/>
    <w:rsid w:val="00DA583B"/>
    <w:rsid w:val="00DB2750"/>
    <w:rsid w:val="00DB3C21"/>
    <w:rsid w:val="00DB4802"/>
    <w:rsid w:val="00DB7A2B"/>
    <w:rsid w:val="00DC4119"/>
    <w:rsid w:val="00DC7068"/>
    <w:rsid w:val="00DC75AC"/>
    <w:rsid w:val="00DC7BC8"/>
    <w:rsid w:val="00DD1040"/>
    <w:rsid w:val="00DD11E3"/>
    <w:rsid w:val="00DD5B52"/>
    <w:rsid w:val="00DD603D"/>
    <w:rsid w:val="00DD6121"/>
    <w:rsid w:val="00DE23DB"/>
    <w:rsid w:val="00DE3780"/>
    <w:rsid w:val="00DE596B"/>
    <w:rsid w:val="00DF2CE6"/>
    <w:rsid w:val="00DF5517"/>
    <w:rsid w:val="00E019E3"/>
    <w:rsid w:val="00E044B6"/>
    <w:rsid w:val="00E05001"/>
    <w:rsid w:val="00E059C1"/>
    <w:rsid w:val="00E05A03"/>
    <w:rsid w:val="00E05F8E"/>
    <w:rsid w:val="00E12F52"/>
    <w:rsid w:val="00E15FB2"/>
    <w:rsid w:val="00E17576"/>
    <w:rsid w:val="00E2428A"/>
    <w:rsid w:val="00E3010E"/>
    <w:rsid w:val="00E30305"/>
    <w:rsid w:val="00E35D30"/>
    <w:rsid w:val="00E3721E"/>
    <w:rsid w:val="00E418B9"/>
    <w:rsid w:val="00E41A5A"/>
    <w:rsid w:val="00E47871"/>
    <w:rsid w:val="00E47BD3"/>
    <w:rsid w:val="00E534A1"/>
    <w:rsid w:val="00E53569"/>
    <w:rsid w:val="00E54A57"/>
    <w:rsid w:val="00E54AE5"/>
    <w:rsid w:val="00E56404"/>
    <w:rsid w:val="00E6188F"/>
    <w:rsid w:val="00E631FA"/>
    <w:rsid w:val="00E64110"/>
    <w:rsid w:val="00E736D1"/>
    <w:rsid w:val="00E77215"/>
    <w:rsid w:val="00E8011E"/>
    <w:rsid w:val="00E81ED9"/>
    <w:rsid w:val="00E8349A"/>
    <w:rsid w:val="00E83D42"/>
    <w:rsid w:val="00E85018"/>
    <w:rsid w:val="00E8550E"/>
    <w:rsid w:val="00E862A0"/>
    <w:rsid w:val="00E909C2"/>
    <w:rsid w:val="00E92B3B"/>
    <w:rsid w:val="00E9346F"/>
    <w:rsid w:val="00E95A5C"/>
    <w:rsid w:val="00E95EEC"/>
    <w:rsid w:val="00E97ED5"/>
    <w:rsid w:val="00EA3F42"/>
    <w:rsid w:val="00EA4B26"/>
    <w:rsid w:val="00EA4DCF"/>
    <w:rsid w:val="00EA77F3"/>
    <w:rsid w:val="00EB0D98"/>
    <w:rsid w:val="00EB165E"/>
    <w:rsid w:val="00EB45DA"/>
    <w:rsid w:val="00EB589B"/>
    <w:rsid w:val="00EB5D83"/>
    <w:rsid w:val="00EC3397"/>
    <w:rsid w:val="00EC410B"/>
    <w:rsid w:val="00ED24FE"/>
    <w:rsid w:val="00ED6AD2"/>
    <w:rsid w:val="00EE0049"/>
    <w:rsid w:val="00EE3E73"/>
    <w:rsid w:val="00EE4A00"/>
    <w:rsid w:val="00EE6FBA"/>
    <w:rsid w:val="00EE704B"/>
    <w:rsid w:val="00EF01CB"/>
    <w:rsid w:val="00EF092B"/>
    <w:rsid w:val="00EF4172"/>
    <w:rsid w:val="00EF49A4"/>
    <w:rsid w:val="00EF50AC"/>
    <w:rsid w:val="00EF50B7"/>
    <w:rsid w:val="00F005AD"/>
    <w:rsid w:val="00F00DAE"/>
    <w:rsid w:val="00F022DD"/>
    <w:rsid w:val="00F024FC"/>
    <w:rsid w:val="00F02850"/>
    <w:rsid w:val="00F047BE"/>
    <w:rsid w:val="00F11F65"/>
    <w:rsid w:val="00F12B4D"/>
    <w:rsid w:val="00F14313"/>
    <w:rsid w:val="00F24D7A"/>
    <w:rsid w:val="00F37FDB"/>
    <w:rsid w:val="00F406B3"/>
    <w:rsid w:val="00F42A81"/>
    <w:rsid w:val="00F462DF"/>
    <w:rsid w:val="00F47D94"/>
    <w:rsid w:val="00F62157"/>
    <w:rsid w:val="00F623E9"/>
    <w:rsid w:val="00F62590"/>
    <w:rsid w:val="00F62C68"/>
    <w:rsid w:val="00F6489D"/>
    <w:rsid w:val="00F66301"/>
    <w:rsid w:val="00F72767"/>
    <w:rsid w:val="00F74D7B"/>
    <w:rsid w:val="00F77212"/>
    <w:rsid w:val="00F830D0"/>
    <w:rsid w:val="00F83BD7"/>
    <w:rsid w:val="00F84112"/>
    <w:rsid w:val="00F848C8"/>
    <w:rsid w:val="00F85717"/>
    <w:rsid w:val="00F86311"/>
    <w:rsid w:val="00F8741B"/>
    <w:rsid w:val="00F90C94"/>
    <w:rsid w:val="00F91E5C"/>
    <w:rsid w:val="00FA2D5E"/>
    <w:rsid w:val="00FA2E5B"/>
    <w:rsid w:val="00FA31FD"/>
    <w:rsid w:val="00FB16BD"/>
    <w:rsid w:val="00FB34E8"/>
    <w:rsid w:val="00FB4C7D"/>
    <w:rsid w:val="00FB5287"/>
    <w:rsid w:val="00FC31A0"/>
    <w:rsid w:val="00FD0D00"/>
    <w:rsid w:val="00FD6734"/>
    <w:rsid w:val="00FD747C"/>
    <w:rsid w:val="00FE1D5A"/>
    <w:rsid w:val="00FE20DA"/>
    <w:rsid w:val="00FE3610"/>
    <w:rsid w:val="00FF1DAF"/>
    <w:rsid w:val="00FF22B6"/>
    <w:rsid w:val="00FF4C2E"/>
    <w:rsid w:val="00FF4D06"/>
    <w:rsid w:val="2E357507"/>
    <w:rsid w:val="5E17E942"/>
    <w:rsid w:val="63007B91"/>
  </w:rsids>
  <m:mathPr>
    <m:mathFont m:val="Cambria Math"/>
    <m:brkBin m:val="before"/>
    <m:brkBinSub m:val="--"/>
    <m:smallFrac m:val="0"/>
    <m:dispDef/>
    <m:lMargin m:val="0"/>
    <m:rMargin m:val="0"/>
    <m:defJc m:val="centerGroup"/>
    <m:wrapIndent m:val="1440"/>
    <m:intLim m:val="subSup"/>
    <m:naryLim m:val="undOvr"/>
  </m:mathPr>
  <w:themeFontLang w:val="en-IE"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110F3C3"/>
  <w15:chartTrackingRefBased/>
  <w15:docId w15:val="{DB1E1DCC-42C6-427B-97AC-A8668472C3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55D6E"/>
    <w:pPr>
      <w:spacing w:before="120" w:after="120"/>
    </w:pPr>
    <w:rPr>
      <w:sz w:val="24"/>
      <w:lang w:val="en-GB"/>
    </w:rPr>
  </w:style>
  <w:style w:type="paragraph" w:styleId="Heading1">
    <w:name w:val="heading 1"/>
    <w:basedOn w:val="Normal"/>
    <w:next w:val="Normal"/>
    <w:link w:val="Heading1Char"/>
    <w:uiPriority w:val="9"/>
    <w:qFormat/>
    <w:rsid w:val="008A7038"/>
    <w:pPr>
      <w:keepNext/>
      <w:keepLines/>
      <w:spacing w:before="240" w:after="0"/>
      <w:outlineLvl w:val="0"/>
    </w:pPr>
    <w:rPr>
      <w:rFonts w:ascii="Times New Roman" w:eastAsiaTheme="majorEastAsia" w:hAnsi="Times New Roman" w:cstheme="majorBidi"/>
      <w:color w:val="1F3864" w:themeColor="accent1" w:themeShade="80"/>
      <w:sz w:val="36"/>
      <w:szCs w:val="32"/>
    </w:rPr>
  </w:style>
  <w:style w:type="paragraph" w:styleId="Heading2">
    <w:name w:val="heading 2"/>
    <w:basedOn w:val="Normal"/>
    <w:next w:val="Normal"/>
    <w:link w:val="Heading2Char"/>
    <w:uiPriority w:val="9"/>
    <w:unhideWhenUsed/>
    <w:qFormat/>
    <w:rsid w:val="008A7038"/>
    <w:pPr>
      <w:keepNext/>
      <w:keepLines/>
      <w:spacing w:before="40" w:after="0"/>
      <w:outlineLvl w:val="1"/>
    </w:pPr>
    <w:rPr>
      <w:rFonts w:ascii="Times New Roman" w:eastAsiaTheme="majorEastAsia" w:hAnsi="Times New Roman" w:cstheme="majorBidi"/>
      <w:color w:val="2F5496" w:themeColor="accent1" w:themeShade="BF"/>
      <w:sz w:val="32"/>
      <w:szCs w:val="26"/>
    </w:rPr>
  </w:style>
  <w:style w:type="paragraph" w:styleId="Heading3">
    <w:name w:val="heading 3"/>
    <w:basedOn w:val="Heading2"/>
    <w:next w:val="Normal"/>
    <w:link w:val="Heading3Char"/>
    <w:uiPriority w:val="9"/>
    <w:unhideWhenUsed/>
    <w:qFormat/>
    <w:rsid w:val="008A7038"/>
    <w:pPr>
      <w:spacing w:line="276" w:lineRule="auto"/>
      <w:outlineLvl w:val="2"/>
    </w:pPr>
    <w:rPr>
      <w:sz w:val="28"/>
      <w:szCs w:val="24"/>
    </w:rPr>
  </w:style>
  <w:style w:type="paragraph" w:styleId="Heading4">
    <w:name w:val="heading 4"/>
    <w:basedOn w:val="Normal"/>
    <w:next w:val="Normal"/>
    <w:link w:val="Heading4Char"/>
    <w:uiPriority w:val="9"/>
    <w:semiHidden/>
    <w:unhideWhenUsed/>
    <w:qFormat/>
    <w:rsid w:val="00850C53"/>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850C53"/>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C9075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9075C"/>
    <w:rPr>
      <w:rFonts w:asciiTheme="majorHAnsi" w:eastAsiaTheme="majorEastAsia" w:hAnsiTheme="majorHAnsi" w:cstheme="majorBidi"/>
      <w:spacing w:val="-10"/>
      <w:kern w:val="28"/>
      <w:sz w:val="56"/>
      <w:szCs w:val="56"/>
    </w:rPr>
  </w:style>
  <w:style w:type="paragraph" w:styleId="Bibliography">
    <w:name w:val="Bibliography"/>
    <w:basedOn w:val="Normal"/>
    <w:next w:val="Normal"/>
    <w:uiPriority w:val="37"/>
    <w:unhideWhenUsed/>
    <w:rsid w:val="00807F14"/>
    <w:pPr>
      <w:spacing w:after="240" w:line="240" w:lineRule="auto"/>
    </w:pPr>
  </w:style>
  <w:style w:type="character" w:styleId="Hyperlink">
    <w:name w:val="Hyperlink"/>
    <w:basedOn w:val="DefaultParagraphFont"/>
    <w:uiPriority w:val="99"/>
    <w:unhideWhenUsed/>
    <w:rsid w:val="0090385B"/>
    <w:rPr>
      <w:color w:val="0563C1" w:themeColor="hyperlink"/>
      <w:u w:val="single"/>
    </w:rPr>
  </w:style>
  <w:style w:type="character" w:styleId="UnresolvedMention">
    <w:name w:val="Unresolved Mention"/>
    <w:basedOn w:val="DefaultParagraphFont"/>
    <w:uiPriority w:val="99"/>
    <w:semiHidden/>
    <w:unhideWhenUsed/>
    <w:rsid w:val="0090385B"/>
    <w:rPr>
      <w:color w:val="605E5C"/>
      <w:shd w:val="clear" w:color="auto" w:fill="E1DFDD"/>
    </w:rPr>
  </w:style>
  <w:style w:type="paragraph" w:styleId="NoSpacing">
    <w:name w:val="No Spacing"/>
    <w:link w:val="NoSpacingChar"/>
    <w:uiPriority w:val="1"/>
    <w:qFormat/>
    <w:rsid w:val="00225CEE"/>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225CEE"/>
    <w:rPr>
      <w:rFonts w:eastAsiaTheme="minorEastAsia"/>
      <w:lang w:val="en-US"/>
    </w:rPr>
  </w:style>
  <w:style w:type="character" w:customStyle="1" w:styleId="Heading1Char">
    <w:name w:val="Heading 1 Char"/>
    <w:basedOn w:val="DefaultParagraphFont"/>
    <w:link w:val="Heading1"/>
    <w:uiPriority w:val="9"/>
    <w:rsid w:val="008A7038"/>
    <w:rPr>
      <w:rFonts w:ascii="Times New Roman" w:eastAsiaTheme="majorEastAsia" w:hAnsi="Times New Roman" w:cstheme="majorBidi"/>
      <w:color w:val="1F3864" w:themeColor="accent1" w:themeShade="80"/>
      <w:sz w:val="36"/>
      <w:szCs w:val="32"/>
      <w:lang w:val="en-GB"/>
    </w:rPr>
  </w:style>
  <w:style w:type="paragraph" w:styleId="TOCHeading">
    <w:name w:val="TOC Heading"/>
    <w:basedOn w:val="Heading1"/>
    <w:next w:val="Normal"/>
    <w:uiPriority w:val="39"/>
    <w:unhideWhenUsed/>
    <w:qFormat/>
    <w:rsid w:val="00792C41"/>
    <w:pPr>
      <w:outlineLvl w:val="9"/>
    </w:pPr>
    <w:rPr>
      <w:lang w:val="en-US"/>
    </w:rPr>
  </w:style>
  <w:style w:type="paragraph" w:styleId="Subtitle">
    <w:name w:val="Subtitle"/>
    <w:aliases w:val="Figures"/>
    <w:basedOn w:val="Normal"/>
    <w:next w:val="Normal"/>
    <w:link w:val="SubtitleChar"/>
    <w:uiPriority w:val="11"/>
    <w:qFormat/>
    <w:rsid w:val="005A5E04"/>
    <w:pPr>
      <w:jc w:val="center"/>
    </w:pPr>
    <w:rPr>
      <w:sz w:val="20"/>
      <w:szCs w:val="18"/>
    </w:rPr>
  </w:style>
  <w:style w:type="character" w:customStyle="1" w:styleId="SubtitleChar">
    <w:name w:val="Subtitle Char"/>
    <w:aliases w:val="Figures Char"/>
    <w:basedOn w:val="DefaultParagraphFont"/>
    <w:link w:val="Subtitle"/>
    <w:uiPriority w:val="11"/>
    <w:rsid w:val="005A5E04"/>
    <w:rPr>
      <w:sz w:val="20"/>
      <w:szCs w:val="18"/>
      <w:lang w:val="en-GB"/>
    </w:rPr>
  </w:style>
  <w:style w:type="character" w:customStyle="1" w:styleId="Heading2Char">
    <w:name w:val="Heading 2 Char"/>
    <w:basedOn w:val="DefaultParagraphFont"/>
    <w:link w:val="Heading2"/>
    <w:uiPriority w:val="9"/>
    <w:rsid w:val="008A7038"/>
    <w:rPr>
      <w:rFonts w:ascii="Times New Roman" w:eastAsiaTheme="majorEastAsia" w:hAnsi="Times New Roman" w:cstheme="majorBidi"/>
      <w:color w:val="2F5496" w:themeColor="accent1" w:themeShade="BF"/>
      <w:sz w:val="32"/>
      <w:szCs w:val="26"/>
      <w:lang w:val="en-GB"/>
    </w:rPr>
  </w:style>
  <w:style w:type="paragraph" w:styleId="TOC1">
    <w:name w:val="toc 1"/>
    <w:basedOn w:val="Normal"/>
    <w:next w:val="Normal"/>
    <w:autoRedefine/>
    <w:uiPriority w:val="39"/>
    <w:unhideWhenUsed/>
    <w:rsid w:val="00044DA5"/>
    <w:pPr>
      <w:spacing w:after="100"/>
    </w:pPr>
  </w:style>
  <w:style w:type="paragraph" w:styleId="Header">
    <w:name w:val="header"/>
    <w:basedOn w:val="Normal"/>
    <w:link w:val="HeaderChar"/>
    <w:uiPriority w:val="99"/>
    <w:unhideWhenUsed/>
    <w:rsid w:val="00044DA5"/>
    <w:pPr>
      <w:tabs>
        <w:tab w:val="center" w:pos="4513"/>
        <w:tab w:val="right" w:pos="9026"/>
      </w:tabs>
      <w:spacing w:after="0" w:line="240" w:lineRule="auto"/>
    </w:pPr>
  </w:style>
  <w:style w:type="character" w:customStyle="1" w:styleId="HeaderChar">
    <w:name w:val="Header Char"/>
    <w:basedOn w:val="DefaultParagraphFont"/>
    <w:link w:val="Header"/>
    <w:uiPriority w:val="99"/>
    <w:rsid w:val="00044DA5"/>
  </w:style>
  <w:style w:type="paragraph" w:styleId="Footer">
    <w:name w:val="footer"/>
    <w:basedOn w:val="Normal"/>
    <w:link w:val="FooterChar"/>
    <w:uiPriority w:val="99"/>
    <w:unhideWhenUsed/>
    <w:rsid w:val="00044DA5"/>
    <w:pPr>
      <w:tabs>
        <w:tab w:val="center" w:pos="4513"/>
        <w:tab w:val="right" w:pos="9026"/>
      </w:tabs>
      <w:spacing w:after="0" w:line="240" w:lineRule="auto"/>
    </w:pPr>
  </w:style>
  <w:style w:type="character" w:customStyle="1" w:styleId="FooterChar">
    <w:name w:val="Footer Char"/>
    <w:basedOn w:val="DefaultParagraphFont"/>
    <w:link w:val="Footer"/>
    <w:uiPriority w:val="99"/>
    <w:rsid w:val="00044DA5"/>
  </w:style>
  <w:style w:type="paragraph" w:styleId="TOC2">
    <w:name w:val="toc 2"/>
    <w:basedOn w:val="Normal"/>
    <w:next w:val="Normal"/>
    <w:autoRedefine/>
    <w:uiPriority w:val="39"/>
    <w:unhideWhenUsed/>
    <w:rsid w:val="007173C5"/>
    <w:pPr>
      <w:spacing w:after="100"/>
      <w:ind w:left="220"/>
    </w:pPr>
  </w:style>
  <w:style w:type="character" w:customStyle="1" w:styleId="Heading3Char">
    <w:name w:val="Heading 3 Char"/>
    <w:basedOn w:val="DefaultParagraphFont"/>
    <w:link w:val="Heading3"/>
    <w:uiPriority w:val="9"/>
    <w:rsid w:val="008A7038"/>
    <w:rPr>
      <w:rFonts w:ascii="Times New Roman" w:eastAsiaTheme="majorEastAsia" w:hAnsi="Times New Roman" w:cstheme="majorBidi"/>
      <w:color w:val="2F5496" w:themeColor="accent1" w:themeShade="BF"/>
      <w:sz w:val="28"/>
      <w:szCs w:val="24"/>
      <w:lang w:val="en-GB"/>
    </w:rPr>
  </w:style>
  <w:style w:type="character" w:customStyle="1" w:styleId="Heading4Char">
    <w:name w:val="Heading 4 Char"/>
    <w:basedOn w:val="DefaultParagraphFont"/>
    <w:link w:val="Heading4"/>
    <w:uiPriority w:val="9"/>
    <w:semiHidden/>
    <w:rsid w:val="00850C53"/>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850C53"/>
    <w:rPr>
      <w:rFonts w:asciiTheme="majorHAnsi" w:eastAsiaTheme="majorEastAsia" w:hAnsiTheme="majorHAnsi" w:cstheme="majorBidi"/>
      <w:color w:val="2F5496" w:themeColor="accent1" w:themeShade="BF"/>
    </w:rPr>
  </w:style>
  <w:style w:type="paragraph" w:styleId="TOC3">
    <w:name w:val="toc 3"/>
    <w:basedOn w:val="Normal"/>
    <w:next w:val="Normal"/>
    <w:autoRedefine/>
    <w:uiPriority w:val="39"/>
    <w:unhideWhenUsed/>
    <w:rsid w:val="00850C53"/>
    <w:pPr>
      <w:spacing w:after="100"/>
      <w:ind w:left="440"/>
    </w:pPr>
  </w:style>
  <w:style w:type="paragraph" w:styleId="TOC4">
    <w:name w:val="toc 4"/>
    <w:basedOn w:val="Normal"/>
    <w:next w:val="Normal"/>
    <w:autoRedefine/>
    <w:uiPriority w:val="39"/>
    <w:semiHidden/>
    <w:unhideWhenUsed/>
    <w:rsid w:val="00850C53"/>
    <w:pPr>
      <w:spacing w:after="100"/>
      <w:ind w:left="660"/>
    </w:pPr>
  </w:style>
  <w:style w:type="character" w:styleId="Strong">
    <w:name w:val="Strong"/>
    <w:basedOn w:val="DefaultParagraphFont"/>
    <w:uiPriority w:val="22"/>
    <w:qFormat/>
    <w:rsid w:val="00D35041"/>
    <w:rPr>
      <w:b/>
      <w:bCs/>
    </w:rPr>
  </w:style>
  <w:style w:type="paragraph" w:styleId="FootnoteText">
    <w:name w:val="footnote text"/>
    <w:basedOn w:val="Normal"/>
    <w:link w:val="FootnoteTextChar"/>
    <w:uiPriority w:val="99"/>
    <w:semiHidden/>
    <w:unhideWhenUsed/>
    <w:rsid w:val="00F848C8"/>
    <w:pPr>
      <w:spacing w:before="0" w:after="0" w:line="240" w:lineRule="auto"/>
    </w:pPr>
    <w:rPr>
      <w:sz w:val="20"/>
      <w:szCs w:val="20"/>
    </w:rPr>
  </w:style>
  <w:style w:type="character" w:customStyle="1" w:styleId="FootnoteTextChar">
    <w:name w:val="Footnote Text Char"/>
    <w:basedOn w:val="DefaultParagraphFont"/>
    <w:link w:val="FootnoteText"/>
    <w:uiPriority w:val="99"/>
    <w:semiHidden/>
    <w:rsid w:val="00F848C8"/>
    <w:rPr>
      <w:sz w:val="20"/>
      <w:szCs w:val="20"/>
    </w:rPr>
  </w:style>
  <w:style w:type="character" w:styleId="FootnoteReference">
    <w:name w:val="footnote reference"/>
    <w:basedOn w:val="DefaultParagraphFont"/>
    <w:uiPriority w:val="99"/>
    <w:semiHidden/>
    <w:unhideWhenUsed/>
    <w:rsid w:val="00F848C8"/>
    <w:rPr>
      <w:vertAlign w:val="superscript"/>
    </w:rPr>
  </w:style>
  <w:style w:type="paragraph" w:styleId="Caption">
    <w:name w:val="caption"/>
    <w:basedOn w:val="Normal"/>
    <w:next w:val="Normal"/>
    <w:uiPriority w:val="35"/>
    <w:unhideWhenUsed/>
    <w:qFormat/>
    <w:rsid w:val="009F57C9"/>
    <w:pPr>
      <w:spacing w:before="0"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3559474">
      <w:bodyDiv w:val="1"/>
      <w:marLeft w:val="0"/>
      <w:marRight w:val="0"/>
      <w:marTop w:val="0"/>
      <w:marBottom w:val="0"/>
      <w:divBdr>
        <w:top w:val="none" w:sz="0" w:space="0" w:color="auto"/>
        <w:left w:val="none" w:sz="0" w:space="0" w:color="auto"/>
        <w:bottom w:val="none" w:sz="0" w:space="0" w:color="auto"/>
        <w:right w:val="none" w:sz="0" w:space="0" w:color="auto"/>
      </w:divBdr>
    </w:div>
    <w:div w:id="23674892">
      <w:bodyDiv w:val="1"/>
      <w:marLeft w:val="0"/>
      <w:marRight w:val="0"/>
      <w:marTop w:val="0"/>
      <w:marBottom w:val="0"/>
      <w:divBdr>
        <w:top w:val="none" w:sz="0" w:space="0" w:color="auto"/>
        <w:left w:val="none" w:sz="0" w:space="0" w:color="auto"/>
        <w:bottom w:val="none" w:sz="0" w:space="0" w:color="auto"/>
        <w:right w:val="none" w:sz="0" w:space="0" w:color="auto"/>
      </w:divBdr>
    </w:div>
    <w:div w:id="61490241">
      <w:bodyDiv w:val="1"/>
      <w:marLeft w:val="0"/>
      <w:marRight w:val="0"/>
      <w:marTop w:val="0"/>
      <w:marBottom w:val="0"/>
      <w:divBdr>
        <w:top w:val="none" w:sz="0" w:space="0" w:color="auto"/>
        <w:left w:val="none" w:sz="0" w:space="0" w:color="auto"/>
        <w:bottom w:val="none" w:sz="0" w:space="0" w:color="auto"/>
        <w:right w:val="none" w:sz="0" w:space="0" w:color="auto"/>
      </w:divBdr>
    </w:div>
    <w:div w:id="82075941">
      <w:bodyDiv w:val="1"/>
      <w:marLeft w:val="0"/>
      <w:marRight w:val="0"/>
      <w:marTop w:val="0"/>
      <w:marBottom w:val="0"/>
      <w:divBdr>
        <w:top w:val="none" w:sz="0" w:space="0" w:color="auto"/>
        <w:left w:val="none" w:sz="0" w:space="0" w:color="auto"/>
        <w:bottom w:val="none" w:sz="0" w:space="0" w:color="auto"/>
        <w:right w:val="none" w:sz="0" w:space="0" w:color="auto"/>
      </w:divBdr>
    </w:div>
    <w:div w:id="100419121">
      <w:bodyDiv w:val="1"/>
      <w:marLeft w:val="0"/>
      <w:marRight w:val="0"/>
      <w:marTop w:val="0"/>
      <w:marBottom w:val="0"/>
      <w:divBdr>
        <w:top w:val="none" w:sz="0" w:space="0" w:color="auto"/>
        <w:left w:val="none" w:sz="0" w:space="0" w:color="auto"/>
        <w:bottom w:val="none" w:sz="0" w:space="0" w:color="auto"/>
        <w:right w:val="none" w:sz="0" w:space="0" w:color="auto"/>
      </w:divBdr>
    </w:div>
    <w:div w:id="155877063">
      <w:bodyDiv w:val="1"/>
      <w:marLeft w:val="0"/>
      <w:marRight w:val="0"/>
      <w:marTop w:val="0"/>
      <w:marBottom w:val="0"/>
      <w:divBdr>
        <w:top w:val="none" w:sz="0" w:space="0" w:color="auto"/>
        <w:left w:val="none" w:sz="0" w:space="0" w:color="auto"/>
        <w:bottom w:val="none" w:sz="0" w:space="0" w:color="auto"/>
        <w:right w:val="none" w:sz="0" w:space="0" w:color="auto"/>
      </w:divBdr>
    </w:div>
    <w:div w:id="156266604">
      <w:bodyDiv w:val="1"/>
      <w:marLeft w:val="0"/>
      <w:marRight w:val="0"/>
      <w:marTop w:val="0"/>
      <w:marBottom w:val="0"/>
      <w:divBdr>
        <w:top w:val="none" w:sz="0" w:space="0" w:color="auto"/>
        <w:left w:val="none" w:sz="0" w:space="0" w:color="auto"/>
        <w:bottom w:val="none" w:sz="0" w:space="0" w:color="auto"/>
        <w:right w:val="none" w:sz="0" w:space="0" w:color="auto"/>
      </w:divBdr>
    </w:div>
    <w:div w:id="227884885">
      <w:bodyDiv w:val="1"/>
      <w:marLeft w:val="0"/>
      <w:marRight w:val="0"/>
      <w:marTop w:val="0"/>
      <w:marBottom w:val="0"/>
      <w:divBdr>
        <w:top w:val="none" w:sz="0" w:space="0" w:color="auto"/>
        <w:left w:val="none" w:sz="0" w:space="0" w:color="auto"/>
        <w:bottom w:val="none" w:sz="0" w:space="0" w:color="auto"/>
        <w:right w:val="none" w:sz="0" w:space="0" w:color="auto"/>
      </w:divBdr>
    </w:div>
    <w:div w:id="285047316">
      <w:bodyDiv w:val="1"/>
      <w:marLeft w:val="0"/>
      <w:marRight w:val="0"/>
      <w:marTop w:val="0"/>
      <w:marBottom w:val="0"/>
      <w:divBdr>
        <w:top w:val="none" w:sz="0" w:space="0" w:color="auto"/>
        <w:left w:val="none" w:sz="0" w:space="0" w:color="auto"/>
        <w:bottom w:val="none" w:sz="0" w:space="0" w:color="auto"/>
        <w:right w:val="none" w:sz="0" w:space="0" w:color="auto"/>
      </w:divBdr>
    </w:div>
    <w:div w:id="372122368">
      <w:bodyDiv w:val="1"/>
      <w:marLeft w:val="0"/>
      <w:marRight w:val="0"/>
      <w:marTop w:val="0"/>
      <w:marBottom w:val="0"/>
      <w:divBdr>
        <w:top w:val="none" w:sz="0" w:space="0" w:color="auto"/>
        <w:left w:val="none" w:sz="0" w:space="0" w:color="auto"/>
        <w:bottom w:val="none" w:sz="0" w:space="0" w:color="auto"/>
        <w:right w:val="none" w:sz="0" w:space="0" w:color="auto"/>
      </w:divBdr>
    </w:div>
    <w:div w:id="376206238">
      <w:bodyDiv w:val="1"/>
      <w:marLeft w:val="0"/>
      <w:marRight w:val="0"/>
      <w:marTop w:val="0"/>
      <w:marBottom w:val="0"/>
      <w:divBdr>
        <w:top w:val="none" w:sz="0" w:space="0" w:color="auto"/>
        <w:left w:val="none" w:sz="0" w:space="0" w:color="auto"/>
        <w:bottom w:val="none" w:sz="0" w:space="0" w:color="auto"/>
        <w:right w:val="none" w:sz="0" w:space="0" w:color="auto"/>
      </w:divBdr>
    </w:div>
    <w:div w:id="413405504">
      <w:bodyDiv w:val="1"/>
      <w:marLeft w:val="0"/>
      <w:marRight w:val="0"/>
      <w:marTop w:val="0"/>
      <w:marBottom w:val="0"/>
      <w:divBdr>
        <w:top w:val="none" w:sz="0" w:space="0" w:color="auto"/>
        <w:left w:val="none" w:sz="0" w:space="0" w:color="auto"/>
        <w:bottom w:val="none" w:sz="0" w:space="0" w:color="auto"/>
        <w:right w:val="none" w:sz="0" w:space="0" w:color="auto"/>
      </w:divBdr>
    </w:div>
    <w:div w:id="608199794">
      <w:bodyDiv w:val="1"/>
      <w:marLeft w:val="0"/>
      <w:marRight w:val="0"/>
      <w:marTop w:val="0"/>
      <w:marBottom w:val="0"/>
      <w:divBdr>
        <w:top w:val="none" w:sz="0" w:space="0" w:color="auto"/>
        <w:left w:val="none" w:sz="0" w:space="0" w:color="auto"/>
        <w:bottom w:val="none" w:sz="0" w:space="0" w:color="auto"/>
        <w:right w:val="none" w:sz="0" w:space="0" w:color="auto"/>
      </w:divBdr>
    </w:div>
    <w:div w:id="637031664">
      <w:bodyDiv w:val="1"/>
      <w:marLeft w:val="0"/>
      <w:marRight w:val="0"/>
      <w:marTop w:val="0"/>
      <w:marBottom w:val="0"/>
      <w:divBdr>
        <w:top w:val="none" w:sz="0" w:space="0" w:color="auto"/>
        <w:left w:val="none" w:sz="0" w:space="0" w:color="auto"/>
        <w:bottom w:val="none" w:sz="0" w:space="0" w:color="auto"/>
        <w:right w:val="none" w:sz="0" w:space="0" w:color="auto"/>
      </w:divBdr>
    </w:div>
    <w:div w:id="690959751">
      <w:bodyDiv w:val="1"/>
      <w:marLeft w:val="0"/>
      <w:marRight w:val="0"/>
      <w:marTop w:val="0"/>
      <w:marBottom w:val="0"/>
      <w:divBdr>
        <w:top w:val="none" w:sz="0" w:space="0" w:color="auto"/>
        <w:left w:val="none" w:sz="0" w:space="0" w:color="auto"/>
        <w:bottom w:val="none" w:sz="0" w:space="0" w:color="auto"/>
        <w:right w:val="none" w:sz="0" w:space="0" w:color="auto"/>
      </w:divBdr>
    </w:div>
    <w:div w:id="702247948">
      <w:bodyDiv w:val="1"/>
      <w:marLeft w:val="0"/>
      <w:marRight w:val="0"/>
      <w:marTop w:val="0"/>
      <w:marBottom w:val="0"/>
      <w:divBdr>
        <w:top w:val="none" w:sz="0" w:space="0" w:color="auto"/>
        <w:left w:val="none" w:sz="0" w:space="0" w:color="auto"/>
        <w:bottom w:val="none" w:sz="0" w:space="0" w:color="auto"/>
        <w:right w:val="none" w:sz="0" w:space="0" w:color="auto"/>
      </w:divBdr>
    </w:div>
    <w:div w:id="717972655">
      <w:bodyDiv w:val="1"/>
      <w:marLeft w:val="0"/>
      <w:marRight w:val="0"/>
      <w:marTop w:val="0"/>
      <w:marBottom w:val="0"/>
      <w:divBdr>
        <w:top w:val="none" w:sz="0" w:space="0" w:color="auto"/>
        <w:left w:val="none" w:sz="0" w:space="0" w:color="auto"/>
        <w:bottom w:val="none" w:sz="0" w:space="0" w:color="auto"/>
        <w:right w:val="none" w:sz="0" w:space="0" w:color="auto"/>
      </w:divBdr>
    </w:div>
    <w:div w:id="759714938">
      <w:bodyDiv w:val="1"/>
      <w:marLeft w:val="0"/>
      <w:marRight w:val="0"/>
      <w:marTop w:val="0"/>
      <w:marBottom w:val="0"/>
      <w:divBdr>
        <w:top w:val="none" w:sz="0" w:space="0" w:color="auto"/>
        <w:left w:val="none" w:sz="0" w:space="0" w:color="auto"/>
        <w:bottom w:val="none" w:sz="0" w:space="0" w:color="auto"/>
        <w:right w:val="none" w:sz="0" w:space="0" w:color="auto"/>
      </w:divBdr>
    </w:div>
    <w:div w:id="1031996409">
      <w:bodyDiv w:val="1"/>
      <w:marLeft w:val="0"/>
      <w:marRight w:val="0"/>
      <w:marTop w:val="0"/>
      <w:marBottom w:val="0"/>
      <w:divBdr>
        <w:top w:val="none" w:sz="0" w:space="0" w:color="auto"/>
        <w:left w:val="none" w:sz="0" w:space="0" w:color="auto"/>
        <w:bottom w:val="none" w:sz="0" w:space="0" w:color="auto"/>
        <w:right w:val="none" w:sz="0" w:space="0" w:color="auto"/>
      </w:divBdr>
    </w:div>
    <w:div w:id="1060716773">
      <w:bodyDiv w:val="1"/>
      <w:marLeft w:val="0"/>
      <w:marRight w:val="0"/>
      <w:marTop w:val="0"/>
      <w:marBottom w:val="0"/>
      <w:divBdr>
        <w:top w:val="none" w:sz="0" w:space="0" w:color="auto"/>
        <w:left w:val="none" w:sz="0" w:space="0" w:color="auto"/>
        <w:bottom w:val="none" w:sz="0" w:space="0" w:color="auto"/>
        <w:right w:val="none" w:sz="0" w:space="0" w:color="auto"/>
      </w:divBdr>
    </w:div>
    <w:div w:id="1061714966">
      <w:bodyDiv w:val="1"/>
      <w:marLeft w:val="0"/>
      <w:marRight w:val="0"/>
      <w:marTop w:val="0"/>
      <w:marBottom w:val="0"/>
      <w:divBdr>
        <w:top w:val="none" w:sz="0" w:space="0" w:color="auto"/>
        <w:left w:val="none" w:sz="0" w:space="0" w:color="auto"/>
        <w:bottom w:val="none" w:sz="0" w:space="0" w:color="auto"/>
        <w:right w:val="none" w:sz="0" w:space="0" w:color="auto"/>
      </w:divBdr>
    </w:div>
    <w:div w:id="1096169754">
      <w:bodyDiv w:val="1"/>
      <w:marLeft w:val="0"/>
      <w:marRight w:val="0"/>
      <w:marTop w:val="0"/>
      <w:marBottom w:val="0"/>
      <w:divBdr>
        <w:top w:val="none" w:sz="0" w:space="0" w:color="auto"/>
        <w:left w:val="none" w:sz="0" w:space="0" w:color="auto"/>
        <w:bottom w:val="none" w:sz="0" w:space="0" w:color="auto"/>
        <w:right w:val="none" w:sz="0" w:space="0" w:color="auto"/>
      </w:divBdr>
    </w:div>
    <w:div w:id="1125546112">
      <w:bodyDiv w:val="1"/>
      <w:marLeft w:val="0"/>
      <w:marRight w:val="0"/>
      <w:marTop w:val="0"/>
      <w:marBottom w:val="0"/>
      <w:divBdr>
        <w:top w:val="none" w:sz="0" w:space="0" w:color="auto"/>
        <w:left w:val="none" w:sz="0" w:space="0" w:color="auto"/>
        <w:bottom w:val="none" w:sz="0" w:space="0" w:color="auto"/>
        <w:right w:val="none" w:sz="0" w:space="0" w:color="auto"/>
      </w:divBdr>
    </w:div>
    <w:div w:id="1145470338">
      <w:bodyDiv w:val="1"/>
      <w:marLeft w:val="0"/>
      <w:marRight w:val="0"/>
      <w:marTop w:val="0"/>
      <w:marBottom w:val="0"/>
      <w:divBdr>
        <w:top w:val="none" w:sz="0" w:space="0" w:color="auto"/>
        <w:left w:val="none" w:sz="0" w:space="0" w:color="auto"/>
        <w:bottom w:val="none" w:sz="0" w:space="0" w:color="auto"/>
        <w:right w:val="none" w:sz="0" w:space="0" w:color="auto"/>
      </w:divBdr>
    </w:div>
    <w:div w:id="1344212356">
      <w:bodyDiv w:val="1"/>
      <w:marLeft w:val="0"/>
      <w:marRight w:val="0"/>
      <w:marTop w:val="0"/>
      <w:marBottom w:val="0"/>
      <w:divBdr>
        <w:top w:val="none" w:sz="0" w:space="0" w:color="auto"/>
        <w:left w:val="none" w:sz="0" w:space="0" w:color="auto"/>
        <w:bottom w:val="none" w:sz="0" w:space="0" w:color="auto"/>
        <w:right w:val="none" w:sz="0" w:space="0" w:color="auto"/>
      </w:divBdr>
    </w:div>
    <w:div w:id="1350907472">
      <w:bodyDiv w:val="1"/>
      <w:marLeft w:val="0"/>
      <w:marRight w:val="0"/>
      <w:marTop w:val="0"/>
      <w:marBottom w:val="0"/>
      <w:divBdr>
        <w:top w:val="none" w:sz="0" w:space="0" w:color="auto"/>
        <w:left w:val="none" w:sz="0" w:space="0" w:color="auto"/>
        <w:bottom w:val="none" w:sz="0" w:space="0" w:color="auto"/>
        <w:right w:val="none" w:sz="0" w:space="0" w:color="auto"/>
      </w:divBdr>
    </w:div>
    <w:div w:id="1467817867">
      <w:bodyDiv w:val="1"/>
      <w:marLeft w:val="0"/>
      <w:marRight w:val="0"/>
      <w:marTop w:val="0"/>
      <w:marBottom w:val="0"/>
      <w:divBdr>
        <w:top w:val="none" w:sz="0" w:space="0" w:color="auto"/>
        <w:left w:val="none" w:sz="0" w:space="0" w:color="auto"/>
        <w:bottom w:val="none" w:sz="0" w:space="0" w:color="auto"/>
        <w:right w:val="none" w:sz="0" w:space="0" w:color="auto"/>
      </w:divBdr>
    </w:div>
    <w:div w:id="1486118147">
      <w:bodyDiv w:val="1"/>
      <w:marLeft w:val="0"/>
      <w:marRight w:val="0"/>
      <w:marTop w:val="0"/>
      <w:marBottom w:val="0"/>
      <w:divBdr>
        <w:top w:val="none" w:sz="0" w:space="0" w:color="auto"/>
        <w:left w:val="none" w:sz="0" w:space="0" w:color="auto"/>
        <w:bottom w:val="none" w:sz="0" w:space="0" w:color="auto"/>
        <w:right w:val="none" w:sz="0" w:space="0" w:color="auto"/>
      </w:divBdr>
    </w:div>
    <w:div w:id="1575235947">
      <w:bodyDiv w:val="1"/>
      <w:marLeft w:val="0"/>
      <w:marRight w:val="0"/>
      <w:marTop w:val="0"/>
      <w:marBottom w:val="0"/>
      <w:divBdr>
        <w:top w:val="none" w:sz="0" w:space="0" w:color="auto"/>
        <w:left w:val="none" w:sz="0" w:space="0" w:color="auto"/>
        <w:bottom w:val="none" w:sz="0" w:space="0" w:color="auto"/>
        <w:right w:val="none" w:sz="0" w:space="0" w:color="auto"/>
      </w:divBdr>
    </w:div>
    <w:div w:id="1585604994">
      <w:bodyDiv w:val="1"/>
      <w:marLeft w:val="0"/>
      <w:marRight w:val="0"/>
      <w:marTop w:val="0"/>
      <w:marBottom w:val="0"/>
      <w:divBdr>
        <w:top w:val="none" w:sz="0" w:space="0" w:color="auto"/>
        <w:left w:val="none" w:sz="0" w:space="0" w:color="auto"/>
        <w:bottom w:val="none" w:sz="0" w:space="0" w:color="auto"/>
        <w:right w:val="none" w:sz="0" w:space="0" w:color="auto"/>
      </w:divBdr>
    </w:div>
    <w:div w:id="1607695232">
      <w:bodyDiv w:val="1"/>
      <w:marLeft w:val="0"/>
      <w:marRight w:val="0"/>
      <w:marTop w:val="0"/>
      <w:marBottom w:val="0"/>
      <w:divBdr>
        <w:top w:val="none" w:sz="0" w:space="0" w:color="auto"/>
        <w:left w:val="none" w:sz="0" w:space="0" w:color="auto"/>
        <w:bottom w:val="none" w:sz="0" w:space="0" w:color="auto"/>
        <w:right w:val="none" w:sz="0" w:space="0" w:color="auto"/>
      </w:divBdr>
    </w:div>
    <w:div w:id="1669360422">
      <w:bodyDiv w:val="1"/>
      <w:marLeft w:val="0"/>
      <w:marRight w:val="0"/>
      <w:marTop w:val="0"/>
      <w:marBottom w:val="0"/>
      <w:divBdr>
        <w:top w:val="none" w:sz="0" w:space="0" w:color="auto"/>
        <w:left w:val="none" w:sz="0" w:space="0" w:color="auto"/>
        <w:bottom w:val="none" w:sz="0" w:space="0" w:color="auto"/>
        <w:right w:val="none" w:sz="0" w:space="0" w:color="auto"/>
      </w:divBdr>
    </w:div>
    <w:div w:id="1675062730">
      <w:bodyDiv w:val="1"/>
      <w:marLeft w:val="0"/>
      <w:marRight w:val="0"/>
      <w:marTop w:val="0"/>
      <w:marBottom w:val="0"/>
      <w:divBdr>
        <w:top w:val="none" w:sz="0" w:space="0" w:color="auto"/>
        <w:left w:val="none" w:sz="0" w:space="0" w:color="auto"/>
        <w:bottom w:val="none" w:sz="0" w:space="0" w:color="auto"/>
        <w:right w:val="none" w:sz="0" w:space="0" w:color="auto"/>
      </w:divBdr>
    </w:div>
    <w:div w:id="1743209716">
      <w:bodyDiv w:val="1"/>
      <w:marLeft w:val="0"/>
      <w:marRight w:val="0"/>
      <w:marTop w:val="0"/>
      <w:marBottom w:val="0"/>
      <w:divBdr>
        <w:top w:val="none" w:sz="0" w:space="0" w:color="auto"/>
        <w:left w:val="none" w:sz="0" w:space="0" w:color="auto"/>
        <w:bottom w:val="none" w:sz="0" w:space="0" w:color="auto"/>
        <w:right w:val="none" w:sz="0" w:space="0" w:color="auto"/>
      </w:divBdr>
    </w:div>
    <w:div w:id="1751735989">
      <w:bodyDiv w:val="1"/>
      <w:marLeft w:val="0"/>
      <w:marRight w:val="0"/>
      <w:marTop w:val="0"/>
      <w:marBottom w:val="0"/>
      <w:divBdr>
        <w:top w:val="none" w:sz="0" w:space="0" w:color="auto"/>
        <w:left w:val="none" w:sz="0" w:space="0" w:color="auto"/>
        <w:bottom w:val="none" w:sz="0" w:space="0" w:color="auto"/>
        <w:right w:val="none" w:sz="0" w:space="0" w:color="auto"/>
      </w:divBdr>
    </w:div>
    <w:div w:id="1762024835">
      <w:bodyDiv w:val="1"/>
      <w:marLeft w:val="0"/>
      <w:marRight w:val="0"/>
      <w:marTop w:val="0"/>
      <w:marBottom w:val="0"/>
      <w:divBdr>
        <w:top w:val="none" w:sz="0" w:space="0" w:color="auto"/>
        <w:left w:val="none" w:sz="0" w:space="0" w:color="auto"/>
        <w:bottom w:val="none" w:sz="0" w:space="0" w:color="auto"/>
        <w:right w:val="none" w:sz="0" w:space="0" w:color="auto"/>
      </w:divBdr>
    </w:div>
    <w:div w:id="1907105292">
      <w:bodyDiv w:val="1"/>
      <w:marLeft w:val="0"/>
      <w:marRight w:val="0"/>
      <w:marTop w:val="0"/>
      <w:marBottom w:val="0"/>
      <w:divBdr>
        <w:top w:val="none" w:sz="0" w:space="0" w:color="auto"/>
        <w:left w:val="none" w:sz="0" w:space="0" w:color="auto"/>
        <w:bottom w:val="none" w:sz="0" w:space="0" w:color="auto"/>
        <w:right w:val="none" w:sz="0" w:space="0" w:color="auto"/>
      </w:divBdr>
    </w:div>
    <w:div w:id="1941061704">
      <w:bodyDiv w:val="1"/>
      <w:marLeft w:val="0"/>
      <w:marRight w:val="0"/>
      <w:marTop w:val="0"/>
      <w:marBottom w:val="0"/>
      <w:divBdr>
        <w:top w:val="none" w:sz="0" w:space="0" w:color="auto"/>
        <w:left w:val="none" w:sz="0" w:space="0" w:color="auto"/>
        <w:bottom w:val="none" w:sz="0" w:space="0" w:color="auto"/>
        <w:right w:val="none" w:sz="0" w:space="0" w:color="auto"/>
      </w:divBdr>
    </w:div>
    <w:div w:id="2000306981">
      <w:bodyDiv w:val="1"/>
      <w:marLeft w:val="0"/>
      <w:marRight w:val="0"/>
      <w:marTop w:val="0"/>
      <w:marBottom w:val="0"/>
      <w:divBdr>
        <w:top w:val="none" w:sz="0" w:space="0" w:color="auto"/>
        <w:left w:val="none" w:sz="0" w:space="0" w:color="auto"/>
        <w:bottom w:val="none" w:sz="0" w:space="0" w:color="auto"/>
        <w:right w:val="none" w:sz="0" w:space="0" w:color="auto"/>
      </w:divBdr>
    </w:div>
    <w:div w:id="2022512477">
      <w:bodyDiv w:val="1"/>
      <w:marLeft w:val="0"/>
      <w:marRight w:val="0"/>
      <w:marTop w:val="0"/>
      <w:marBottom w:val="0"/>
      <w:divBdr>
        <w:top w:val="none" w:sz="0" w:space="0" w:color="auto"/>
        <w:left w:val="none" w:sz="0" w:space="0" w:color="auto"/>
        <w:bottom w:val="none" w:sz="0" w:space="0" w:color="auto"/>
        <w:right w:val="none" w:sz="0" w:space="0" w:color="auto"/>
      </w:divBdr>
    </w:div>
    <w:div w:id="2052075979">
      <w:bodyDiv w:val="1"/>
      <w:marLeft w:val="0"/>
      <w:marRight w:val="0"/>
      <w:marTop w:val="0"/>
      <w:marBottom w:val="0"/>
      <w:divBdr>
        <w:top w:val="none" w:sz="0" w:space="0" w:color="auto"/>
        <w:left w:val="none" w:sz="0" w:space="0" w:color="auto"/>
        <w:bottom w:val="none" w:sz="0" w:space="0" w:color="auto"/>
        <w:right w:val="none" w:sz="0" w:space="0" w:color="auto"/>
      </w:divBdr>
    </w:div>
    <w:div w:id="2054689308">
      <w:bodyDiv w:val="1"/>
      <w:marLeft w:val="0"/>
      <w:marRight w:val="0"/>
      <w:marTop w:val="0"/>
      <w:marBottom w:val="0"/>
      <w:divBdr>
        <w:top w:val="none" w:sz="0" w:space="0" w:color="auto"/>
        <w:left w:val="none" w:sz="0" w:space="0" w:color="auto"/>
        <w:bottom w:val="none" w:sz="0" w:space="0" w:color="auto"/>
        <w:right w:val="none" w:sz="0" w:space="0" w:color="auto"/>
      </w:divBdr>
    </w:div>
    <w:div w:id="2076202658">
      <w:bodyDiv w:val="1"/>
      <w:marLeft w:val="0"/>
      <w:marRight w:val="0"/>
      <w:marTop w:val="0"/>
      <w:marBottom w:val="0"/>
      <w:divBdr>
        <w:top w:val="none" w:sz="0" w:space="0" w:color="auto"/>
        <w:left w:val="none" w:sz="0" w:space="0" w:color="auto"/>
        <w:bottom w:val="none" w:sz="0" w:space="0" w:color="auto"/>
        <w:right w:val="none" w:sz="0" w:space="0" w:color="auto"/>
      </w:divBdr>
    </w:div>
    <w:div w:id="2093769582">
      <w:bodyDiv w:val="1"/>
      <w:marLeft w:val="0"/>
      <w:marRight w:val="0"/>
      <w:marTop w:val="0"/>
      <w:marBottom w:val="0"/>
      <w:divBdr>
        <w:top w:val="none" w:sz="0" w:space="0" w:color="auto"/>
        <w:left w:val="none" w:sz="0" w:space="0" w:color="auto"/>
        <w:bottom w:val="none" w:sz="0" w:space="0" w:color="auto"/>
        <w:right w:val="none" w:sz="0" w:space="0" w:color="auto"/>
      </w:divBdr>
    </w:div>
    <w:div w:id="21183321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2.png"/><Relationship Id="rId18" Type="http://schemas.openxmlformats.org/officeDocument/2006/relationships/hyperlink" Target="https://github.com/aras-p/UnityGaussianSplatting" TargetMode="External"/><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image" Target="media/image9.png"/><Relationship Id="rId7"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5.gif"/><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header" Target="header1.xml"/><Relationship Id="rId5" Type="http://schemas.openxmlformats.org/officeDocument/2006/relationships/customXml" Target="../customXml/item5.xml"/><Relationship Id="rId15" Type="http://schemas.openxmlformats.org/officeDocument/2006/relationships/image" Target="media/image4.png"/><Relationship Id="rId23" Type="http://schemas.openxmlformats.org/officeDocument/2006/relationships/image" Target="media/image11.png"/><Relationship Id="rId28" Type="http://schemas.openxmlformats.org/officeDocument/2006/relationships/theme" Target="theme/theme1.xml"/><Relationship Id="rId10" Type="http://schemas.openxmlformats.org/officeDocument/2006/relationships/footnotes" Target="footnotes.xml"/><Relationship Id="rId19" Type="http://schemas.openxmlformats.org/officeDocument/2006/relationships/image" Target="media/image7.pn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3.png"/><Relationship Id="rId22" Type="http://schemas.openxmlformats.org/officeDocument/2006/relationships/image" Target="media/image10.png"/><Relationship Id="rId27"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F745CA59D1384DA49836AC643EA250E5"/>
        <w:category>
          <w:name w:val="General"/>
          <w:gallery w:val="placeholder"/>
        </w:category>
        <w:types>
          <w:type w:val="bbPlcHdr"/>
        </w:types>
        <w:behaviors>
          <w:behavior w:val="content"/>
        </w:behaviors>
        <w:guid w:val="{64FA7702-1677-411C-B386-06BAC2962513}"/>
      </w:docPartPr>
      <w:docPartBody>
        <w:p w:rsidR="006D5FF2" w:rsidRDefault="005922FE" w:rsidP="005922FE">
          <w:pPr>
            <w:pStyle w:val="F745CA59D1384DA49836AC643EA250E5"/>
          </w:pPr>
          <w:r>
            <w:rPr>
              <w:color w:val="0F4761" w:themeColor="accent1" w:themeShade="BF"/>
              <w:sz w:val="24"/>
              <w:szCs w:val="24"/>
            </w:rPr>
            <w:t>[Company name]</w:t>
          </w:r>
        </w:p>
      </w:docPartBody>
    </w:docPart>
    <w:docPart>
      <w:docPartPr>
        <w:name w:val="3F57AD98DC7344B5900900F25C4BB05B"/>
        <w:category>
          <w:name w:val="General"/>
          <w:gallery w:val="placeholder"/>
        </w:category>
        <w:types>
          <w:type w:val="bbPlcHdr"/>
        </w:types>
        <w:behaviors>
          <w:behavior w:val="content"/>
        </w:behaviors>
        <w:guid w:val="{A76CF8ED-3FB5-4294-8680-999626ED076C}"/>
      </w:docPartPr>
      <w:docPartBody>
        <w:p w:rsidR="006D5FF2" w:rsidRDefault="005922FE" w:rsidP="005922FE">
          <w:pPr>
            <w:pStyle w:val="3F57AD98DC7344B5900900F25C4BB05B"/>
          </w:pPr>
          <w:r>
            <w:rPr>
              <w:rFonts w:asciiTheme="majorHAnsi" w:eastAsiaTheme="majorEastAsia" w:hAnsiTheme="majorHAnsi" w:cstheme="majorBidi"/>
              <w:color w:val="156082" w:themeColor="accent1"/>
              <w:sz w:val="88"/>
              <w:szCs w:val="88"/>
            </w:rPr>
            <w:t>[Document title]</w:t>
          </w:r>
        </w:p>
      </w:docPartBody>
    </w:docPart>
    <w:docPart>
      <w:docPartPr>
        <w:name w:val="E7D8CAAE04B248C284A7DE7B267505EE"/>
        <w:category>
          <w:name w:val="General"/>
          <w:gallery w:val="placeholder"/>
        </w:category>
        <w:types>
          <w:type w:val="bbPlcHdr"/>
        </w:types>
        <w:behaviors>
          <w:behavior w:val="content"/>
        </w:behaviors>
        <w:guid w:val="{DF290189-5CFA-4872-BC16-634150D80308}"/>
      </w:docPartPr>
      <w:docPartBody>
        <w:p w:rsidR="006D5FF2" w:rsidRDefault="005922FE" w:rsidP="005922FE">
          <w:pPr>
            <w:pStyle w:val="E7D8CAAE04B248C284A7DE7B267505EE"/>
          </w:pPr>
          <w:r>
            <w:rPr>
              <w:color w:val="156082" w:themeColor="accent1"/>
              <w:sz w:val="28"/>
              <w:szCs w:val="28"/>
            </w:rPr>
            <w:t>[Author name]</w:t>
          </w:r>
        </w:p>
      </w:docPartBody>
    </w:docPart>
    <w:docPart>
      <w:docPartPr>
        <w:name w:val="97F7FB71E08D4CF8ADF462FAFA6CED64"/>
        <w:category>
          <w:name w:val="General"/>
          <w:gallery w:val="placeholder"/>
        </w:category>
        <w:types>
          <w:type w:val="bbPlcHdr"/>
        </w:types>
        <w:behaviors>
          <w:behavior w:val="content"/>
        </w:behaviors>
        <w:guid w:val="{D8B1C319-2815-4C5B-A0B8-9756632BB373}"/>
      </w:docPartPr>
      <w:docPartBody>
        <w:p w:rsidR="006D5FF2" w:rsidRDefault="005922FE" w:rsidP="005922FE">
          <w:pPr>
            <w:pStyle w:val="97F7FB71E08D4CF8ADF462FAFA6CED64"/>
          </w:pPr>
          <w:r>
            <w:rPr>
              <w:color w:val="156082" w:themeColor="accent1"/>
              <w:sz w:val="28"/>
              <w:szCs w:val="28"/>
            </w:rPr>
            <w:t>[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Yu Mincho">
    <w:altName w:val="游明朝"/>
    <w:charset w:val="80"/>
    <w:family w:val="roman"/>
    <w:pitch w:val="variable"/>
    <w:sig w:usb0="800002E7" w:usb1="2AC7FCFF" w:usb2="00000012" w:usb3="00000000" w:csb0="000200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22FE"/>
    <w:rsid w:val="00111001"/>
    <w:rsid w:val="001347CA"/>
    <w:rsid w:val="00147D17"/>
    <w:rsid w:val="0019001D"/>
    <w:rsid w:val="0020030E"/>
    <w:rsid w:val="002252A7"/>
    <w:rsid w:val="00233F41"/>
    <w:rsid w:val="002518E9"/>
    <w:rsid w:val="002C4E24"/>
    <w:rsid w:val="002D7591"/>
    <w:rsid w:val="002F1882"/>
    <w:rsid w:val="003772E7"/>
    <w:rsid w:val="003D1243"/>
    <w:rsid w:val="00426578"/>
    <w:rsid w:val="004711F6"/>
    <w:rsid w:val="00493E5A"/>
    <w:rsid w:val="004E4D9C"/>
    <w:rsid w:val="00513EBD"/>
    <w:rsid w:val="00563754"/>
    <w:rsid w:val="005922FE"/>
    <w:rsid w:val="006256E2"/>
    <w:rsid w:val="006D5FF2"/>
    <w:rsid w:val="006F4C87"/>
    <w:rsid w:val="0072063B"/>
    <w:rsid w:val="007D3E34"/>
    <w:rsid w:val="007D65C7"/>
    <w:rsid w:val="00881B83"/>
    <w:rsid w:val="008A4A34"/>
    <w:rsid w:val="0092472C"/>
    <w:rsid w:val="009536A0"/>
    <w:rsid w:val="009C02DD"/>
    <w:rsid w:val="009C44E6"/>
    <w:rsid w:val="009F4B88"/>
    <w:rsid w:val="00A76983"/>
    <w:rsid w:val="00A80DD2"/>
    <w:rsid w:val="00AE1752"/>
    <w:rsid w:val="00B17CE3"/>
    <w:rsid w:val="00B755B6"/>
    <w:rsid w:val="00BB687A"/>
    <w:rsid w:val="00BC031B"/>
    <w:rsid w:val="00C15197"/>
    <w:rsid w:val="00C87B70"/>
    <w:rsid w:val="00D418A4"/>
    <w:rsid w:val="00E044B6"/>
    <w:rsid w:val="00E23FA0"/>
    <w:rsid w:val="00F66814"/>
    <w:rsid w:val="00F84B9D"/>
    <w:rsid w:val="00FB5287"/>
    <w:rsid w:val="00FE0DBC"/>
  </w:rsids>
  <m:mathPr>
    <m:mathFont m:val="Cambria Math"/>
    <m:brkBin m:val="before"/>
    <m:brkBinSub m:val="--"/>
    <m:smallFrac m:val="0"/>
    <m:dispDef/>
    <m:lMargin m:val="0"/>
    <m:rMargin m:val="0"/>
    <m:defJc m:val="centerGroup"/>
    <m:wrapIndent m:val="1440"/>
    <m:intLim m:val="subSup"/>
    <m:naryLim m:val="undOvr"/>
  </m:mathPr>
  <w:themeFontLang w:val="en-IE"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IE" w:eastAsia="en-IE"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745CA59D1384DA49836AC643EA250E5">
    <w:name w:val="F745CA59D1384DA49836AC643EA250E5"/>
    <w:rsid w:val="005922FE"/>
  </w:style>
  <w:style w:type="paragraph" w:customStyle="1" w:styleId="3F57AD98DC7344B5900900F25C4BB05B">
    <w:name w:val="3F57AD98DC7344B5900900F25C4BB05B"/>
    <w:rsid w:val="005922FE"/>
  </w:style>
  <w:style w:type="paragraph" w:customStyle="1" w:styleId="E7D8CAAE04B248C284A7DE7B267505EE">
    <w:name w:val="E7D8CAAE04B248C284A7DE7B267505EE"/>
    <w:rsid w:val="005922FE"/>
  </w:style>
  <w:style w:type="paragraph" w:customStyle="1" w:styleId="97F7FB71E08D4CF8ADF462FAFA6CED64">
    <w:name w:val="97F7FB71E08D4CF8ADF462FAFA6CED64"/>
    <w:rsid w:val="005922F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24-12-0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b:Source>
    <b:Tag>Kap19</b:Tag>
    <b:SourceType>JournalArticle</b:SourceType>
    <b:Guid>{59C0C314-B10F-4400-B459-3D269326FF5A}</b:Guid>
    <b:Title>Siri, Siri, in my hand: Who's the fairest in the land? On the interpretations, illustrations, and implications of artificial intelligence</b:Title>
    <b:Year>2019</b:Year>
    <b:JournalName>Buziness Horizons</b:JournalName>
    <b:Pages>15-25</b:Pages>
    <b:Volume>62</b:Volume>
    <b:Issue>1</b:Issue>
    <b:Author>
      <b:Author>
        <b:NameList>
          <b:Person>
            <b:Last>Kaplan</b:Last>
            <b:First>Andreas</b:First>
          </b:Person>
          <b:Person>
            <b:Last>Michael</b:Last>
            <b:First>Haenlein</b:First>
          </b:Person>
        </b:NameList>
      </b:Author>
    </b:Author>
    <b:RefOrder>1</b:RefOrder>
  </b:Source>
  <b:Source>
    <b:Tag>IBM231</b:Tag>
    <b:SourceType>InternetSite</b:SourceType>
    <b:Guid>{3A6F7CC4-30AD-4C62-91F9-0C53CDF4529C}</b:Guid>
    <b:Author>
      <b:Author>
        <b:Corporate>IBM</b:Corporate>
      </b:Author>
    </b:Author>
    <b:Title>What is machine learning?</b:Title>
    <b:Year>2023</b:Year>
    <b:YearAccessed>2023</b:YearAccessed>
    <b:MonthAccessed>October</b:MonthAccessed>
    <b:DayAccessed>14</b:DayAccessed>
    <b:URL>https://www.ibm.com/topics/machine-learning</b:URL>
    <b:RefOrder>2</b:RefOrder>
  </b:Source>
  <b:Source>
    <b:Tag>UCB20</b:Tag>
    <b:SourceType>InternetSite</b:SourceType>
    <b:Guid>{6EF6AAAB-6EAD-4C1A-AB96-C13110C49CE2}</b:Guid>
    <b:Author>
      <b:Author>
        <b:Corporate>UC Berkeley School of Information</b:Corporate>
      </b:Author>
    </b:Author>
    <b:Title>What is Machine Learning (ML)?</b:Title>
    <b:Year>2020</b:Year>
    <b:YearAccessed>2023</b:YearAccessed>
    <b:MonthAccessed>October</b:MonthAccessed>
    <b:DayAccessed>15</b:DayAccessed>
    <b:URL>https://ischoolonline.berkeley.edu/blog/what-is-machine-learning/</b:URL>
    <b:RefOrder>3</b:RefOrder>
  </b:Source>
  <b:Source>
    <b:Tag>IBM233</b:Tag>
    <b:SourceType>InternetSite</b:SourceType>
    <b:Guid>{B1978675-DDB0-4058-BBC3-54CBF58AA60C}</b:Guid>
    <b:Title>What is linear regression?</b:Title>
    <b:Year>2023</b:Year>
    <b:Author>
      <b:Author>
        <b:Corporate>IBM</b:Corporate>
      </b:Author>
    </b:Author>
    <b:YearAccessed>2023</b:YearAccessed>
    <b:MonthAccessed>November</b:MonthAccessed>
    <b:DayAccessed>1</b:DayAccessed>
    <b:URL>https://www.ibm.com/topics/linear-regression</b:URL>
    <b:RefOrder>4</b:RefOrder>
  </b:Source>
  <b:Source>
    <b:Tag>Sci231</b:Tag>
    <b:SourceType>InternetSite</b:SourceType>
    <b:Guid>{D11DD6FA-AEC6-499E-9E56-3FBD721CC724}</b:Guid>
    <b:Author>
      <b:Author>
        <b:Corporate>Scikit Learn</b:Corporate>
      </b:Author>
    </b:Author>
    <b:Title>2.3 Clustering</b:Title>
    <b:Year>2023</b:Year>
    <b:YearAccessed>2023</b:YearAccessed>
    <b:MonthAccessed>November</b:MonthAccessed>
    <b:DayAccessed>1</b:DayAccessed>
    <b:URL>https://scikit-learn.org/stable/modules/clustering.html#k-means</b:URL>
    <b:RefOrder>5</b:RefOrder>
  </b:Source>
  <b:Source>
    <b:Tag>Sci23</b:Tag>
    <b:SourceType>InternetSite</b:SourceType>
    <b:Guid>{BF250AF5-8C14-47D1-AE00-E85D98F65B56}</b:Guid>
    <b:Author>
      <b:Author>
        <b:Corporate>Scikit Learn</b:Corporate>
      </b:Author>
    </b:Author>
    <b:Title>1.4 Support Vector Machines</b:Title>
    <b:Year>2023</b:Year>
    <b:YearAccessed>2023</b:YearAccessed>
    <b:MonthAccessed>November</b:MonthAccessed>
    <b:DayAccessed>1</b:DayAccessed>
    <b:URL>https://scikit-learn.org/stable/modules/svm.html</b:URL>
    <b:RefOrder>6</b:RefOrder>
  </b:Source>
  <b:Source>
    <b:Tag>IBM232</b:Tag>
    <b:SourceType>InternetSite</b:SourceType>
    <b:Guid>{70DDBC1F-9593-435D-843C-6F64F367CDAF}</b:Guid>
    <b:Author>
      <b:Author>
        <b:Corporate>IBM</b:Corporate>
      </b:Author>
    </b:Author>
    <b:Title>What is a neural network?</b:Title>
    <b:Year>2023</b:Year>
    <b:YearAccessed>2023</b:YearAccessed>
    <b:MonthAccessed>October</b:MonthAccessed>
    <b:DayAccessed>15</b:DayAccessed>
    <b:URL>scale observations of training data, this is in contrast to conventional programming where i</b:URL>
    <b:RefOrder>7</b:RefOrder>
  </b:Source>
  <b:Source>
    <b:Tag>McC20</b:Tag>
    <b:SourceType>InternetSite</b:SourceType>
    <b:Guid>{4E48A6F9-0F4A-49ED-8C4E-53D0EFAC6B98}</b:Guid>
    <b:Author>
      <b:Author>
        <b:NameList>
          <b:Person>
            <b:Last>McCullum</b:Last>
            <b:First>Nick</b:First>
          </b:Person>
        </b:NameList>
      </b:Author>
    </b:Author>
    <b:Title>Deep Learning Neural Networks Explained in Plain English</b:Title>
    <b:Year>2020</b:Year>
    <b:YearAccessed>2023</b:YearAccessed>
    <b:MonthAccessed>November</b:MonthAccessed>
    <b:DayAccessed>13</b:DayAccessed>
    <b:URL>https://www.freecodecamp.org/news/deep-learning-neural-networks-explained-in-plain-english/#:~:text=Each%20node%20in%20the%20neural,the%20field%20of%20deep%20learning</b:URL>
    <b:RefOrder>8</b:RefOrder>
  </b:Source>
  <b:Source>
    <b:Tag>Arn19</b:Tag>
    <b:SourceType>InternetSite</b:SourceType>
    <b:Guid>{B44E36F2-63DD-4726-8672-5735E8B91560}</b:Guid>
    <b:Author>
      <b:Author>
        <b:NameList>
          <b:Person>
            <b:Last>Arnx</b:Last>
            <b:First>Arthur</b:First>
          </b:Person>
        </b:NameList>
      </b:Author>
    </b:Author>
    <b:Title>First neural network for beginners explained (with code)</b:Title>
    <b:Year>2019</b:Year>
    <b:YearAccessed>2023</b:YearAccessed>
    <b:MonthAccessed>November</b:MonthAccessed>
    <b:DayAccessed>13</b:DayAccessed>
    <b:URL>https://towardsdatascience.com/first-neural-network-for-beginners-explained-with-code-4cfd37e06eaf</b:URL>
    <b:RefOrder>9</b:RefOrder>
  </b:Source>
  <b:Source>
    <b:Tag>Ale23</b:Tag>
    <b:SourceType>InternetSite</b:SourceType>
    <b:Guid>{378BE991-63E7-4DE4-96CB-AF40E62BDE86}</b:Guid>
    <b:Title>Why AI-generated hands are the stuff of nightmares, explained by a scientist</b:Title>
    <b:Year>2023</b:Year>
    <b:Author>
      <b:Author>
        <b:NameList>
          <b:Person>
            <b:Last>Hughes</b:Last>
            <b:First>Alex</b:First>
          </b:Person>
        </b:NameList>
      </b:Author>
    </b:Author>
    <b:YearAccessed>2023</b:YearAccessed>
    <b:MonthAccessed>October</b:MonthAccessed>
    <b:DayAccessed>15</b:DayAccessed>
    <b:URL>https://www.sciencefocus.com/future-technology/why-ai-generated-hands-are-the-stuff-of-nightmares-explained-by-a-scientist</b:URL>
    <b:RefOrder>10</b:RefOrder>
  </b:Source>
  <b:Source>
    <b:Tag>Alk23</b:Tag>
    <b:SourceType>JournalArticle</b:SourceType>
    <b:Guid>{7C356183-AFF0-4CD6-A741-ABA84BC9F67A}</b:Guid>
    <b:Title>Aritifical Hallucinations in ChatGPT: Implications in Scientific Writing</b:Title>
    <b:Year>2023</b:Year>
    <b:JournalName>Cureus</b:JournalName>
    <b:Author>
      <b:Author>
        <b:NameList>
          <b:Person>
            <b:Last>Alkaissi</b:Last>
            <b:First>Hussam</b:First>
          </b:Person>
          <b:Person>
            <b:Last>McFarlane</b:Last>
            <b:Middle>L</b:Middle>
            <b:First>Samy</b:First>
          </b:Person>
        </b:NameList>
      </b:Author>
    </b:Author>
    <b:RefOrder>11</b:RefOrder>
  </b:Source>
  <b:Source>
    <b:Tag>Cha23</b:Tag>
    <b:SourceType>JournalArticle</b:SourceType>
    <b:Guid>{0BDE5DF7-CD71-4EFE-9FA7-097B8B39DBBB}</b:Guid>
    <b:Title>Ten Years of Generative Adversarial Nets (GANs): A survey of the state-of-the-art</b:Title>
    <b:Year>2023</b:Year>
    <b:Author>
      <b:Author>
        <b:NameList>
          <b:Person>
            <b:Last>Chakraborty</b:Last>
            <b:Middle>Tanujit</b:Middle>
          </b:Person>
          <b:Person>
            <b:Last>S</b:Last>
            <b:First>Ujwal Reddy K</b:First>
          </b:Person>
          <b:Person>
            <b:Last>Nail</b:Last>
            <b:Middle>M</b:Middle>
            <b:First>Shraddha</b:First>
          </b:Person>
          <b:Person>
            <b:Last>Panja</b:Last>
            <b:First>Madhurima</b:First>
          </b:Person>
          <b:Person>
            <b:Last>Manvitha</b:Last>
            <b:First>Bayapureddy</b:First>
          </b:Person>
        </b:NameList>
      </b:Author>
    </b:Author>
    <b:RefOrder>12</b:RefOrder>
  </b:Source>
  <b:Source>
    <b:Tag>Coh22</b:Tag>
    <b:SourceType>JournalArticle</b:SourceType>
    <b:Guid>{9D81B7CE-9285-4474-9B92-D022890335FD}</b:Guid>
    <b:Title>General Adversarial Networks</b:Title>
    <b:Year>2022</b:Year>
    <b:Author>
      <b:Author>
        <b:NameList>
          <b:Person>
            <b:Last>Cohen</b:Last>
            <b:First>Gilad</b:First>
          </b:Person>
          <b:Person>
            <b:Last>Giryes</b:Last>
            <b:First>Raja</b:First>
          </b:Person>
        </b:NameList>
      </b:Author>
    </b:Author>
    <b:RefOrder>13</b:RefOrder>
  </b:Source>
  <b:Source>
    <b:Tag>Shi18</b:Tag>
    <b:SourceType>JournalArticle</b:SourceType>
    <b:Guid>{6DDEC3EA-2AD9-4507-8618-DE84F6AA707C}</b:Guid>
    <b:Title>Medical Image Synthesis for Data Augmentation and Anonymization using Generative Adversarial Networks</b:Title>
    <b:Year>2018</b:Year>
    <b:Author>
      <b:Author>
        <b:NameList>
          <b:Person>
            <b:Last>Shin</b:Last>
            <b:First>Hoo-Chang</b:First>
          </b:Person>
          <b:Person>
            <b:Last>Tenenholtz</b:Last>
            <b:Middle>A</b:Middle>
            <b:First>Neil</b:First>
          </b:Person>
          <b:Person>
            <b:Last>Rogers</b:Last>
            <b:Middle>K</b:Middle>
            <b:First>Jameson</b:First>
          </b:Person>
          <b:Person>
            <b:Last>Schwarz</b:Last>
            <b:Middle>G</b:Middle>
            <b:First>Christopher</b:First>
          </b:Person>
          <b:Person>
            <b:Last>Senjem</b:Last>
            <b:Middle>L</b:Middle>
            <b:First>Matthew </b:First>
          </b:Person>
          <b:Person>
            <b:Last>Gunter</b:Last>
            <b:Middle>L</b:Middle>
            <b:First>Jeffrey</b:First>
          </b:Person>
          <b:Person>
            <b:Last>Andriole</b:Last>
            <b:First>Katherine</b:First>
          </b:Person>
          <b:Person>
            <b:Last>Michalski</b:Last>
            <b:First>Mark</b:First>
          </b:Person>
        </b:NameList>
      </b:Author>
    </b:Author>
    <b:RefOrder>14</b:RefOrder>
  </b:Source>
  <b:Source>
    <b:Tag>Tia23</b:Tag>
    <b:SourceType>JournalArticle</b:SourceType>
    <b:Guid>{ABD6612A-0C06-41FE-B162-54F7AD036827}</b:Guid>
    <b:Title>A Survey of Diffusion Based Image Generation Models: Issues and Their solutions</b:Title>
    <b:Year>2023</b:Year>
    <b:Author>
      <b:Author>
        <b:NameList>
          <b:Person>
            <b:Last>Tianyi</b:Last>
            <b:First>Zhang</b:First>
          </b:Person>
          <b:Person>
            <b:Last>Wang</b:Last>
            <b:First>Zheng</b:First>
          </b:Person>
          <b:Person>
            <b:Last>Huang</b:Last>
            <b:First>Jing</b:First>
          </b:Person>
          <b:Person>
            <b:Last>Tasnim</b:Last>
            <b:Middle>Muhammad</b:Middle>
            <b:First>Mohiuddin </b:First>
          </b:Person>
          <b:Person>
            <b:Last>Shi</b:Last>
            <b:First>Wei</b:First>
          </b:Person>
        </b:NameList>
      </b:Author>
    </b:Author>
    <b:RefOrder>15</b:RefOrder>
  </b:Source>
  <b:Source>
    <b:Tag>AUT23</b:Tag>
    <b:SourceType>InternetSite</b:SourceType>
    <b:Guid>{653E77C9-88AE-475D-B19A-1F1683631259}</b:Guid>
    <b:Title>stable-diffusion-webui</b:Title>
    <b:Year>2023</b:Year>
    <b:Author>
      <b:Author>
        <b:Corporate>AUTOMATIC1111</b:Corporate>
      </b:Author>
    </b:Author>
    <b:YearAccessed>2023</b:YearAccessed>
    <b:MonthAccessed>October</b:MonthAccessed>
    <b:DayAccessed>8</b:DayAccessed>
    <b:URL>https://github.com/AUTOMATIC1111/stable-diffusion-webui</b:URL>
    <b:RefOrder>16</b:RefOrder>
  </b:Source>
  <b:Source>
    <b:Tag>Sta231</b:Tag>
    <b:SourceType>InternetSite</b:SourceType>
    <b:Guid>{E03BB16C-E867-4C87-89A5-19A6D1790E5B}</b:Guid>
    <b:Author>
      <b:Author>
        <b:Corporate>Stability AI</b:Corporate>
      </b:Author>
    </b:Author>
    <b:Title>stablediffusion</b:Title>
    <b:Year>2023</b:Year>
    <b:YearAccessed>2023</b:YearAccessed>
    <b:MonthAccessed>October</b:MonthAccessed>
    <b:DayAccessed>8</b:DayAccessed>
    <b:URL>https://github.com/Stability-AI/stablediffusion</b:URL>
    <b:RefOrder>17</b:RefOrder>
  </b:Source>
  <b:Source>
    <b:Tag>Pat23</b:Tag>
    <b:SourceType>InternetSite</b:SourceType>
    <b:Guid>{B42028CB-72F7-46C7-973D-CD638F9B6947}</b:Guid>
    <b:Author>
      <b:Author>
        <b:NameList>
          <b:Person>
            <b:Last>Patrick</b:Last>
            <b:First>Ediath</b:First>
          </b:Person>
        </b:NameList>
      </b:Author>
    </b:Author>
    <b:Title>French AI Startup Mistral Faces Backlash As New LLM Generates Harmful Content</b:Title>
    <b:Year>2023</b:Year>
    <b:YearAccessed>2023</b:YearAccessed>
    <b:MonthAccessed>November</b:MonthAccessed>
    <b:DayAccessed>20</b:DayAccessed>
    <b:URL>https://www.cryptopolitan.com/french-ai-startup-mistral-faces-backlash/</b:URL>
    <b:RefOrder>18</b:RefOrder>
  </b:Source>
  <b:Source>
    <b:Tag>Sta23</b:Tag>
    <b:SourceType>Report</b:SourceType>
    <b:Guid>{CB4DEFA0-383C-4885-B695-3733904FFADC}</b:Guid>
    <b:Title>Artificial Intelligence Index Report 2023 Introduction to the AI Index Report 2023</b:Title>
    <b:Year>2023</b:Year>
    <b:Author>
      <b:Author>
        <b:Corporate>Stanford</b:Corporate>
      </b:Author>
    </b:Author>
    <b:RefOrder>19</b:RefOrder>
  </b:Source>
  <b:Source>
    <b:Tag>McK23</b:Tag>
    <b:SourceType>InternetSite</b:SourceType>
    <b:Guid>{E492CD25-838F-4005-8B22-78DD511797ED}</b:Guid>
    <b:Author>
      <b:Author>
        <b:Corporate>McKinsey &amp; Company</b:Corporate>
      </b:Author>
    </b:Author>
    <b:Title>The state of AI in 2023: Genrative AI's breakout year</b:Title>
    <b:Year>2023</b:Year>
    <b:YearAccessed>2023</b:YearAccessed>
    <b:MonthAccessed>October</b:MonthAccessed>
    <b:DayAccessed>14</b:DayAccessed>
    <b:URL>https://www.mckinsey.com/capabilities/quantumblack/our-insights/the-state-of-ai-in-2023-generative-AIs-breakout-year</b:URL>
    <b:RefOrder>20</b:RefOrder>
  </b:Source>
  <b:Source>
    <b:Tag>Kar21</b:Tag>
    <b:SourceType>JournalArticle</b:SourceType>
    <b:Guid>{D1757A06-12C3-43F1-99B6-54C0748ADAB4}</b:Guid>
    <b:Title>A Style-Based Generator Architecture for Generative Adversarial Networks</b:Title>
    <b:Year>2021</b:Year>
    <b:Author>
      <b:Author>
        <b:NameList>
          <b:Person>
            <b:Last>Karras</b:Last>
            <b:First>T</b:First>
          </b:Person>
          <b:Person>
            <b:Last>Laine</b:Last>
            <b:First>S</b:First>
          </b:Person>
          <b:Person>
            <b:Last>Aila</b:Last>
            <b:First>T</b:First>
          </b:Person>
        </b:NameList>
      </b:Author>
    </b:Author>
    <b:JournalName>IEEE Transactions on Pattern Analysis and Machine Intelligence</b:JournalName>
    <b:Pages>4217-4228</b:Pages>
    <b:Volume>43</b:Volume>
    <b:Issue>12</b:Issue>
    <b:RefOrder>21</b:RefOrder>
  </b:Source>
  <b:Source>
    <b:Tag>Zha19</b:Tag>
    <b:SourceType>JournalArticle</b:SourceType>
    <b:Guid>{42C76E38-7F3A-4E5C-BB9A-C12E0852A30F}</b:Guid>
    <b:Title>Deep learning enables rapid identification of potent DDR1 kinase inhibitors</b:Title>
    <b:JournalName>Nature Biotechnology</b:JournalName>
    <b:Year>2019</b:Year>
    <b:Pages>1038-1040</b:Pages>
    <b:Volume>37</b:Volume>
    <b:Issue>9</b:Issue>
    <b:Author>
      <b:Author>
        <b:NameList>
          <b:Person>
            <b:Last>Zhavoronkov</b:Last>
            <b:First>Alex</b:First>
          </b:Person>
          <b:Person>
            <b:Last>Ivanenkov</b:Last>
            <b:First>Yan A.</b:First>
          </b:Person>
          <b:Person>
            <b:Last>Aliper</b:Last>
            <b:First>Alex</b:First>
          </b:Person>
          <b:Person>
            <b:Last>Veselov</b:Last>
            <b:Middle>S.</b:Middle>
            <b:First>Mark</b:First>
          </b:Person>
          <b:Person>
            <b:Last>Aladinskiy</b:Last>
            <b:Middle>A.</b:Middle>
            <b:First>Vladimir</b:First>
          </b:Person>
          <b:Person>
            <b:Last>Aladinskaya</b:Last>
            <b:Middle>V</b:Middle>
            <b:First>Anastasiya </b:First>
          </b:Person>
          <b:Person>
            <b:Last>Terentiev</b:Last>
            <b:Middle>A</b:Middle>
            <b:First>Victor</b:First>
          </b:Person>
          <b:Person>
            <b:Last>Polykovskiy</b:Last>
            <b:Middle>A</b:Middle>
            <b:First>Daniil</b:First>
          </b:Person>
          <b:Person>
            <b:Last>Kuznetsov</b:Last>
            <b:Middle>D</b:Middle>
            <b:First>Maksim </b:First>
          </b:Person>
          <b:Person>
            <b:Last>Asadulaev</b:Last>
            <b:First>Arip</b:First>
          </b:Person>
          <b:Person>
            <b:Last>Volkov</b:Last>
            <b:First>Yury</b:First>
          </b:Person>
          <b:Person>
            <b:Last>Zholus</b:Last>
            <b:First>Artem</b:First>
          </b:Person>
          <b:Person>
            <b:Last>Shayakhmetov</b:Last>
            <b:Middle>R</b:Middle>
            <b:First>Rim </b:First>
          </b:Person>
          <b:Person>
            <b:Last>Zhebrak</b:Last>
            <b:First>Alexander</b:First>
          </b:Person>
          <b:Person>
            <b:Last>Minaeva</b:Last>
            <b:Middle>I</b:Middle>
            <b:First>Lidiya </b:First>
          </b:Person>
          <b:Person>
            <b:Last>Zagribelnyy</b:Last>
            <b:Middle>A</b:Middle>
            <b:First>Bogdan</b:First>
          </b:Person>
          <b:Person>
            <b:Last>Lee</b:Last>
            <b:Middle>H</b:Middle>
            <b:First>Lennart</b:First>
          </b:Person>
          <b:Person>
            <b:Last>Soll</b:Last>
            <b:First>Richard</b:First>
          </b:Person>
          <b:Person>
            <b:Last>Madge</b:Last>
            <b:First>David</b:First>
          </b:Person>
          <b:Person>
            <b:Last>Xing</b:Last>
            <b:First>Li</b:First>
          </b:Person>
          <b:Person>
            <b:Last>Guo</b:Last>
            <b:First>Tao</b:First>
          </b:Person>
          <b:Person>
            <b:Last>Aspuru-Guzik</b:Last>
            <b:First>Alán</b:First>
          </b:Person>
        </b:NameList>
      </b:Author>
    </b:Author>
    <b:RefOrder>22</b:RefOrder>
  </b:Source>
  <b:Source>
    <b:Tag>Hua19</b:Tag>
    <b:SourceType>JournalArticle</b:SourceType>
    <b:Guid>{0FAB2766-7B25-440D-B052-420871348598}</b:Guid>
    <b:Title>Counterpoint by Convolution</b:Title>
    <b:Year>2019</b:Year>
    <b:Author>
      <b:Author>
        <b:NameList>
          <b:Person>
            <b:Last>Huang</b:Last>
            <b:First>Cheng-Zhi Anna</b:First>
          </b:Person>
          <b:Person>
            <b:Last>Cooijmans</b:Last>
            <b:First>Tim</b:First>
          </b:Person>
          <b:Person>
            <b:Last>Roberts</b:Last>
            <b:First>Adam</b:First>
          </b:Person>
          <b:Person>
            <b:Last>Courville</b:Last>
            <b:First>Aaron</b:First>
          </b:Person>
          <b:Person>
            <b:Last>Eck</b:Last>
            <b:First>Douglas</b:First>
          </b:Person>
        </b:NameList>
      </b:Author>
    </b:Author>
    <b:RefOrder>23</b:RefOrder>
  </b:Source>
  <b:Source>
    <b:Tag>Bob22</b:Tag>
    <b:SourceType>InternetSite</b:SourceType>
    <b:Guid>{520049BB-4C74-4ACD-BA89-84882915FDDB}</b:Guid>
    <b:Title>Deepfake video of Zelenskyy could be 'tip of the iceberg' in info war, experts warn</b:Title>
    <b:Year>2022</b:Year>
    <b:Author>
      <b:Author>
        <b:NameList>
          <b:Person>
            <b:Last>Allyn</b:Last>
            <b:First>Bobby</b:First>
          </b:Person>
        </b:NameList>
      </b:Author>
    </b:Author>
    <b:YearAccessed>2023</b:YearAccessed>
    <b:MonthAccessed>September</b:MonthAccessed>
    <b:DayAccessed>30</b:DayAccessed>
    <b:URL>https://www.npr.org/2022/03/16/1087062648/deepfake-video-zelenskyy-experts-war-manipulation-ukraine-russia</b:URL>
    <b:RefOrder>24</b:RefOrder>
  </b:Source>
  <b:Source>
    <b:Tag>Jad</b:Tag>
    <b:SourceType>JournalArticle</b:SourceType>
    <b:Guid>{3B32133E-5480-46CE-A6FE-33C3B6FC30FA}</b:Guid>
    <b:Title>Leveraging Generative AI Models for Synthetic Data Generation in Healthcare: Balancing Research and Privacy</b:Title>
    <b:Author>
      <b:Author>
        <b:NameList>
          <b:Person>
            <b:Last>Jadon</b:Last>
            <b:First>A</b:First>
          </b:Person>
          <b:Person>
            <b:Last>Kumar</b:Last>
            <b:First>S</b:First>
          </b:Person>
        </b:NameList>
      </b:Author>
    </b:Author>
    <b:Year>2023</b:Year>
    <b:RefOrder>25</b:RefOrder>
  </b:Source>
  <b:Source>
    <b:Tag>Bar22</b:Tag>
    <b:SourceType>JournalArticle</b:SourceType>
    <b:Guid>{0FB40420-0EF5-4698-BFF1-8554DFAC8C66}</b:Guid>
    <b:Title>A Methodology for Controlling Bias and Fairness in Synthetic Data Generation</b:Title>
    <b:JournalName>Applied Sciences (Switzerland)</b:JournalName>
    <b:Year>2022</b:Year>
    <b:Volume>12</b:Volume>
    <b:Issue>9</b:Issue>
    <b:Author>
      <b:Author>
        <b:NameList>
          <b:Person>
            <b:Last>Barbierato</b:Last>
            <b:First>Enrico</b:First>
          </b:Person>
          <b:Person>
            <b:Last>Della Vedova</b:Last>
            <b:Middle>L</b:Middle>
            <b:First>Marco </b:First>
          </b:Person>
          <b:Person>
            <b:Last>Tessera</b:Last>
            <b:First>Daniele</b:First>
          </b:Person>
          <b:Person>
            <b:Last>Toti</b:Last>
            <b:First>Daniele</b:First>
          </b:Person>
          <b:Person>
            <b:Last>Vanoli</b:Last>
            <b:First>Nicola</b:First>
          </b:Person>
        </b:NameList>
      </b:Author>
    </b:Author>
    <b:RefOrder>26</b:RefOrder>
  </b:Source>
  <b:Source>
    <b:Tag>YeJ20</b:Tag>
    <b:SourceType>JournalArticle</b:SourceType>
    <b:Guid>{C7F34037-8363-4188-8772-0346E4FEF31A}</b:Guid>
    <b:Title>Synthetic Sample Selection via Reinforcement Learning</b:Title>
    <b:Year>2020</b:Year>
    <b:Author>
      <b:Author>
        <b:NameList>
          <b:Person>
            <b:Last>Ye</b:Last>
            <b:First>J</b:First>
          </b:Person>
          <b:Person>
            <b:Last>Xue </b:Last>
            <b:First>Y</b:First>
          </b:Person>
          <b:Person>
            <b:Last>Long</b:Last>
            <b:First>L</b:First>
          </b:Person>
          <b:Person>
            <b:Last>Antani</b:Last>
            <b:First>S</b:First>
          </b:Person>
          <b:Person>
            <b:Last>Xue</b:Last>
            <b:First>Z</b:First>
          </b:Person>
          <b:Person>
            <b:Last>Cheng</b:Last>
            <b:First>K</b:First>
          </b:Person>
          <b:Person>
            <b:Last>Huang</b:Last>
            <b:First>X</b:First>
          </b:Person>
        </b:NameList>
      </b:Author>
    </b:Author>
    <b:RefOrder>27</b:RefOrder>
  </b:Source>
  <b:Source>
    <b:Tag>Stö22</b:Tag>
    <b:SourceType>JournalArticle</b:SourceType>
    <b:Guid>{758CEB8A-2BBD-48E0-89A8-831869804EB8}</b:Guid>
    <b:Title>Evaluating a Synthetic Image Dataset Generated with Stable Diffusion</b:Title>
    <b:Year>2022</b:Year>
    <b:Author>
      <b:Author>
        <b:NameList>
          <b:Person>
            <b:Last>Stöckl</b:Last>
            <b:First>Andreas</b:First>
          </b:Person>
        </b:NameList>
      </b:Author>
    </b:Author>
    <b:RefOrder>28</b:RefOrder>
  </b:Source>
  <b:Source>
    <b:Tag>IBM234</b:Tag>
    <b:SourceType>InternetSite</b:SourceType>
    <b:Guid>{B36859F4-9267-4383-A7E3-632D7C77DACB}</b:Guid>
    <b:Author>
      <b:Author>
        <b:Corporate>IBM</b:Corporate>
      </b:Author>
    </b:Author>
    <b:Title>What is computer vision?</b:Title>
    <b:Year>2023</b:Year>
    <b:YearAccessed>2023</b:YearAccessed>
    <b:MonthAccessed>November</b:MonthAccessed>
    <b:DayAccessed>2</b:DayAccessed>
    <b:URL>https://www.ibm.com/topics/computer-vision</b:URL>
    <b:RefOrder>29</b:RefOrder>
  </b:Source>
  <b:Source>
    <b:Tag>Ric32</b:Tag>
    <b:SourceType>Book</b:SourceType>
    <b:Guid>{18122577-D6F9-4C5D-9F01-3CCBD40E8188}</b:Guid>
    <b:Title>Computer Vision: Algorithms and Applications</b:Title>
    <b:Year>2021</b:Year>
    <b:Publisher>Springer</b:Publisher>
    <b:Author>
      <b:Author>
        <b:NameList>
          <b:Person>
            <b:Last>Szeliski</b:Last>
            <b:First>Richard</b:First>
          </b:Person>
        </b:NameList>
      </b:Author>
    </b:Author>
    <b:Edition>2nd</b:Edition>
    <b:RefOrder>30</b:RefOrder>
  </b:Source>
  <b:Source>
    <b:Tag>Sri21</b:Tag>
    <b:SourceType>InternetSite</b:SourceType>
    <b:Guid>{9109370F-F8AA-4706-A71C-81571008C6BB}</b:Guid>
    <b:Title>The Evolution Of Computer Vision And Its Impact On Real-World Applications</b:Title>
    <b:Year>2021</b:Year>
    <b:Author>
      <b:Author>
        <b:NameList>
          <b:Person>
            <b:Last>Srivastava</b:Last>
            <b:First>Abhinai</b:First>
          </b:Person>
        </b:NameList>
      </b:Author>
    </b:Author>
    <b:YearAccessed>2023</b:YearAccessed>
    <b:MonthAccessed>November</b:MonthAccessed>
    <b:DayAccessed>2</b:DayAccessed>
    <b:URL>https://www.forbes.com/sites/forbestechcouncil/2021/10/14/the-evolution-of-computer-vision-and-its-impact-on-real-world-applications/</b:URL>
    <b:RefOrder>31</b:RefOrder>
  </b:Source>
  <b:Source>
    <b:Tag>Pic23</b:Tag>
    <b:SourceType>InternetSite</b:SourceType>
    <b:Guid>{223FF1A0-741A-478E-BB4A-F7FC02775FE6}</b:Guid>
    <b:Author>
      <b:Author>
        <b:Corporate>Picsellia</b:Corporate>
      </b:Author>
    </b:Author>
    <b:Title>Segmentation vs Detection vs Classification in Computer Vision: A Comparative Analysis</b:Title>
    <b:Year>2023</b:Year>
    <b:YearAccessed>2023</b:YearAccessed>
    <b:MonthAccessed>November</b:MonthAccessed>
    <b:DayAccessed>29</b:DayAccessed>
    <b:URL>https://www.picsellia.com/post/segmentation-vs-detection-vs-classification-in-computer-vision-a-comparative-analysis#:~:text=In%20computer%20vision%2C%20segmentation%2C%20detection%2C,what%20is%20in%20an%20image</b:URL>
    <b:RefOrder>32</b:RefOrder>
  </b:Source>
  <b:Source>
    <b:Tag>Bro21</b:Tag>
    <b:SourceType>InternetSite</b:SourceType>
    <b:Guid>{82F99237-7AE6-490D-B736-2FB8373A0730}</b:Guid>
    <b:Author>
      <b:Author>
        <b:NameList>
          <b:Person>
            <b:Last>Brownlee</b:Last>
            <b:First>Jason</b:First>
          </b:Person>
        </b:NameList>
      </b:Author>
    </b:Author>
    <b:Title>A Gentle Introduction to Object Recognition With Deep Learning</b:Title>
    <b:Year>2021</b:Year>
    <b:YearAccessed>2023</b:YearAccessed>
    <b:MonthAccessed>November</b:MonthAccessed>
    <b:DayAccessed>19</b:DayAccessed>
    <b:URL>https://machinelearningmastery.com/object-recognition-with-deep-learning/</b:URL>
    <b:RefOrder>33</b:RefOrder>
  </b:Source>
  <b:Source>
    <b:Tag>Sta232</b:Tag>
    <b:SourceType>InternetSite</b:SourceType>
    <b:Guid>{063755AA-CB00-42C7-B2A9-8DFE57BAC536}</b:Guid>
    <b:Author>
      <b:Author>
        <b:Corporate>Stanford AI Lab</b:Corporate>
      </b:Author>
    </b:Author>
    <b:Title>Tutorial 3: Image Segmentation</b:Title>
    <b:Year>2023</b:Year>
    <b:YearAccessed>2023</b:YearAccessed>
    <b:MonthAccessed>November</b:MonthAccessed>
    <b:DayAccessed>2</b:DayAccessed>
    <b:URL>https://ai.stanford.edu/~syyeung/cvweb/tutorial3.html</b:URL>
    <b:RefOrder>34</b:RefOrder>
  </b:Source>
  <b:Source>
    <b:Tag>Boe23</b:Tag>
    <b:SourceType>InternetSite</b:SourceType>
    <b:Guid>{E8245272-CC72-4650-8F86-A7F3E07DCCCA}</b:Guid>
    <b:Author>
      <b:Author>
        <b:NameList>
          <b:Person>
            <b:Last>Boesch</b:Last>
            <b:First>Gaudenz</b:First>
          </b:Person>
        </b:NameList>
      </b:Author>
    </b:Author>
    <b:Title>The 12 Most Popular Computer Vision Tools in 2023</b:Title>
    <b:Year>2023</b:Year>
    <b:YearAccessed>2023</b:YearAccessed>
    <b:MonthAccessed>November</b:MonthAccessed>
    <b:DayAccessed>7</b:DayAccessed>
    <b:URL>https://viso.ai/computer-vision/the-most-popular-computer-vision-tools/</b:URL>
    <b:RefOrder>35</b:RefOrder>
  </b:Source>
  <b:Source>
    <b:Tag>GoC23</b:Tag>
    <b:SourceType>InternetSite</b:SourceType>
    <b:Guid>{664D5FDC-5E11-4D03-8404-864702BE9A23}</b:Guid>
    <b:Author>
      <b:Author>
        <b:Corporate>GoCV</b:Corporate>
      </b:Author>
    </b:Author>
    <b:Title>The Gopher Can See You Now</b:Title>
    <b:Year>2023</b:Year>
    <b:YearAccessed>2023</b:YearAccessed>
    <b:MonthAccessed>November</b:MonthAccessed>
    <b:DayAccessed>7</b:DayAccessed>
    <b:URL>https://gocv.io/</b:URL>
    <b:RefOrder>36</b:RefOrder>
  </b:Source>
  <b:Source>
    <b:Tag>Sov18</b:Tag>
    <b:SourceType>JournalArticle</b:SourceType>
    <b:Guid>{6F53C578-33EF-4565-94E0-71E4E689C1EE}</b:Guid>
    <b:Title>Optimizing the Trade-off between Single-Stage and Two-Stage Object Detectors using Image Difficulty Prediction</b:Title>
    <b:Year>2018</b:Year>
    <b:Author>
      <b:Author>
        <b:NameList>
          <b:Person>
            <b:Last>Soviany</b:Last>
            <b:First>Petru</b:First>
          </b:Person>
          <b:Person>
            <b:Last>Ionescu</b:Last>
            <b:First>Radu Tudor</b:First>
          </b:Person>
        </b:NameList>
      </b:Author>
    </b:Author>
    <b:RefOrder>37</b:RefOrder>
  </b:Source>
  <b:Source>
    <b:Tag>Sol23</b:Tag>
    <b:SourceType>InternetSite</b:SourceType>
    <b:Guid>{1F6A70C6-A22B-43E0-A81E-1A3E270C63D9}</b:Guid>
    <b:Author>
      <b:Author>
        <b:NameList>
          <b:Person>
            <b:Last>Solawetz</b:Last>
            <b:First>Jacob</b:First>
          </b:Person>
        </b:NameList>
      </b:Author>
    </b:Author>
    <b:Title>What is YOLOv8? THe Ultimate Guide</b:Title>
    <b:Year>2023</b:Year>
    <b:YearAccessed>2023</b:YearAccessed>
    <b:MonthAccessed>November</b:MonthAccessed>
    <b:DayAccessed>12</b:DayAccessed>
    <b:URL>https://blog.roboflow.com/whats-new-in-yolov8/#:~:text=YOLOv8%20is%20the%20newest%20state,changes%20and%20improvements%20over%20YOLOv5</b:URL>
    <b:RefOrder>38</b:RefOrder>
  </b:Source>
  <b:Source>
    <b:Tag>Tra23</b:Tag>
    <b:SourceType>JournalArticle</b:SourceType>
    <b:Guid>{E9A6208F-11B5-459C-9F8E-7270557D5572}</b:Guid>
    <b:Title>Optimizing YOLO Performance for Traffic Light Detection and End-to-End Steering Control for Autonomous Vehicles in Gazebo-ROS2</b:Title>
    <b:Year>2023</b:Year>
    <b:JournalName>Internatioanl Journal of Advanced Computer Science and Applications</b:JournalName>
    <b:Volume>14</b:Volume>
    <b:Issue>7</b:Issue>
    <b:Author>
      <b:Author>
        <b:NameList>
          <b:Person>
            <b:Last>Tran</b:Last>
            <b:Middle>Ngoc</b:Middle>
            <b:First>Hoang</b:First>
          </b:Person>
          <b:Person>
            <b:Last>Hoang</b:Last>
            <b:Middle>Nguyen</b:Middle>
            <b:First>Khang</b:First>
          </b:Person>
          <b:Person>
            <b:Last>Khanh</b:Last>
            <b:Middle>Hua</b:Middle>
            <b:First>Huy</b:First>
          </b:Person>
          <b:Person>
            <b:Last>Vu Nhu</b:Last>
            <b:Middle>Huynh</b:Middle>
            <b:First>Nguyen </b:First>
          </b:Person>
          <b:Person>
            <b:Last>Quach</b:Last>
            <b:First>Luyl-Da</b:First>
          </b:Person>
        </b:NameList>
      </b:Author>
    </b:Author>
    <b:RefOrder>39</b:RefOrder>
  </b:Source>
  <b:Source>
    <b:Tag>Kei22</b:Tag>
    <b:SourceType>InternetSite</b:SourceType>
    <b:Guid>{43410DB9-13B7-4841-8D53-2900779F7305}</b:Guid>
    <b:Author>
      <b:Author>
        <b:NameList>
          <b:Person>
            <b:Last>Keita</b:Last>
            <b:First>Zoumana</b:First>
          </b:Person>
        </b:NameList>
      </b:Author>
    </b:Author>
    <b:Title>YOLO Object Detection Explained</b:Title>
    <b:Year>2022</b:Year>
    <b:YearAccessed>2023</b:YearAccessed>
    <b:MonthAccessed>November</b:MonthAccessed>
    <b:DayAccessed>29</b:DayAccessed>
    <b:URL>https://www.datacamp.com/blog/yolo-object-detection-explained</b:URL>
    <b:RefOrder>40</b:RefOrder>
  </b:Source>
  <b:Source>
    <b:Tag>Liu15</b:Tag>
    <b:SourceType>JournalArticle</b:SourceType>
    <b:Guid>{DB2F77D9-C6BA-4322-810B-F4BFFF6BBCF8}</b:Guid>
    <b:Title>SSD: Single Shot MultiBox Detector</b:Title>
    <b:Year>2015</b:Year>
    <b:Author>
      <b:Author>
        <b:NameList>
          <b:Person>
            <b:Last>Liu</b:Last>
            <b:First>Wei</b:First>
          </b:Person>
          <b:Person>
            <b:Last>Anguelov</b:Last>
            <b:First>Dragomir</b:First>
          </b:Person>
          <b:Person>
            <b:Last>Erhan</b:Last>
          </b:Person>
          <b:Person>
            <b:Last>Dumitru</b:Last>
          </b:Person>
          <b:Person>
            <b:Last>Szegedy</b:Last>
            <b:First>Christian</b:First>
          </b:Person>
          <b:Person>
            <b:Last>Reed</b:Last>
            <b:First>Scott</b:First>
          </b:Person>
          <b:Person>
            <b:Last>Fu</b:Last>
            <b:First>Cheng-Yang</b:First>
          </b:Person>
          <b:Person>
            <b:Last>Berg</b:Last>
            <b:Middle>C</b:Middle>
            <b:First>Alexander</b:First>
          </b:Person>
        </b:NameList>
      </b:Author>
    </b:Author>
    <b:RefOrder>41</b:RefOrder>
  </b:Source>
  <b:Source>
    <b:Tag>Zha20</b:Tag>
    <b:SourceType>JournalArticle</b:SourceType>
    <b:Guid>{B62A3A47-CA1E-498B-80B4-8A4103C29AE2}</b:Guid>
    <b:Title>Detecting Small Objects In Thermal Images Using Single-Shot Detector</b:Title>
    <b:Author>
      <b:Author>
        <b:NameList>
          <b:Person>
            <b:Last>Zhang</b:Last>
            <b:First>Hao</b:First>
          </b:Person>
          <b:Person>
            <b:Last>Hong</b:Last>
            <b:First>Xiang-Gong</b:First>
          </b:Person>
          <b:Person>
            <b:Last>Zhu</b:Last>
            <b:First>Li</b:First>
          </b:Person>
        </b:NameList>
      </b:Author>
    </b:Author>
    <b:RefOrder>42</b:RefOrder>
  </b:Source>
  <b:Source>
    <b:Tag>Lin17</b:Tag>
    <b:SourceType>JournalArticle</b:SourceType>
    <b:Guid>{A67B92C6-C69C-4E76-8FCB-E381A004F7B7}</b:Guid>
    <b:Title>Focal Loss for Dense Object Detection</b:Title>
    <b:Year>2017</b:Year>
    <b:Author>
      <b:Author>
        <b:NameList>
          <b:Person>
            <b:Last>Lin</b:Last>
            <b:First>Tsung-Yi</b:First>
          </b:Person>
          <b:Person>
            <b:Last>Goyal</b:Last>
            <b:First>Priya</b:First>
          </b:Person>
          <b:Person>
            <b:Last>Girshick</b:Last>
            <b:First>Ross</b:First>
          </b:Person>
          <b:Person>
            <b:Last>He</b:Last>
            <b:First>Kaiming</b:First>
          </b:Person>
          <b:Person>
            <b:Last>Dollar</b:Last>
            <b:First>Piotr</b:First>
          </b:Person>
        </b:NameList>
      </b:Author>
    </b:Author>
    <b:RefOrder>43</b:RefOrder>
  </b:Source>
  <b:Source>
    <b:Tag>Boe</b:Tag>
    <b:SourceType>InternetSite</b:SourceType>
    <b:Guid>{0D4557B4-DC68-49A4-99B5-9F355669A332}</b:Guid>
    <b:Author>
      <b:Author>
        <b:NameList>
          <b:Person>
            <b:Last>Boesch</b:Last>
            <b:First>Gaudenz</b:First>
          </b:Person>
        </b:NameList>
      </b:Author>
    </b:Author>
    <b:Title>A Guide To Data Collection For Computer Vision in 2022</b:Title>
    <b:Year>2022</b:Year>
    <b:YearAccessed>2023</b:YearAccessed>
    <b:MonthAccessed>November</b:MonthAccessed>
    <b:DayAccessed>11</b:DayAccessed>
    <b:URL>https://viso.ai/computer-vision/data-collection/#:~:text=Data%20collection%20is%20the%20process,AI%20model%20aims%20to%20solve</b:URL>
    <b:RefOrder>44</b:RefOrder>
  </b:Source>
  <b:Source>
    <b:Tag>COC23</b:Tag>
    <b:SourceType>InternetSite</b:SourceType>
    <b:Guid>{413F8FC9-E122-48FA-A6B3-4BF87C356D16}</b:Guid>
    <b:Author>
      <b:Author>
        <b:Corporate>COCO Dataset</b:Corporate>
      </b:Author>
    </b:Author>
    <b:Title>COCO - Common Objects in Context</b:Title>
    <b:Year>2023</b:Year>
    <b:YearAccessed>2023</b:YearAccessed>
    <b:MonthAccessed>November</b:MonthAccessed>
    <b:DayAccessed>11</b:DayAccessed>
    <b:URL>https://cocodataset.org/#home</b:URL>
    <b:RefOrder>45</b:RefOrder>
  </b:Source>
  <b:Source>
    <b:Tag>Zav22</b:Tag>
    <b:SourceType>InternetSite</b:SourceType>
    <b:Guid>{B65A97F9-0DF1-4DF7-886A-AE3170CE307A}</b:Guid>
    <b:Author>
      <b:Author>
        <b:NameList>
          <b:Person>
            <b:Last>Zavgorodniy</b:Last>
            <b:First>Aleksey</b:First>
          </b:Person>
        </b:NameList>
      </b:Author>
    </b:Author>
    <b:Title>How to Tain a Computer Vision Model</b:Title>
    <b:Year>2022</b:Year>
    <b:YearAccessed>2023</b:YearAccessed>
    <b:MonthAccessed>December</b:MonthAccessed>
    <b:DayAccessed>1</b:DayAccessed>
    <b:URL>https://unicsoft.com/blog/how-to-train-a-computer-vision-model/</b:URL>
    <b:RefOrder>46</b:RefOrder>
  </b:Source>
  <b:Source>
    <b:Tag>Ult24</b:Tag>
    <b:SourceType>InternetSite</b:SourceType>
    <b:Guid>{0EF00854-E586-4878-A141-A34B0BA16E61}</b:Guid>
    <b:Author>
      <b:Author>
        <b:Corporate>Ultralytics</b:Corporate>
      </b:Author>
    </b:Author>
    <b:Title>YOLOv9: A Leap Forward in Object Detection Technology</b:Title>
    <b:Year>2024</b:Year>
    <b:YearAccessed>2024</b:YearAccessed>
    <b:MonthAccessed>April</b:MonthAccessed>
    <b:DayAccessed>25</b:DayAccessed>
    <b:URL>https://docs.ultralytics.com/models/yolov9/</b:URL>
    <b:RefOrder>47</b:RefOrder>
  </b:Source>
  <b:Source>
    <b:Tag>Sta24</b:Tag>
    <b:SourceType>InternetSite</b:SourceType>
    <b:Guid>{BF6051AA-FDDD-4B0F-B543-1B886D183CCB}</b:Guid>
    <b:Author>
      <b:Author>
        <b:Corporate>Stability AI</b:Corporate>
      </b:Author>
    </b:Author>
    <b:Title>Stable Diffusion 3</b:Title>
    <b:Year>2024</b:Year>
    <b:YearAccessed>2024</b:YearAccessed>
    <b:MonthAccessed>April</b:MonthAccessed>
    <b:DayAccessed>25</b:DayAccessed>
    <b:URL>https://stability.ai/news/stable-diffusion-3</b:URL>
    <b:RefOrder>48</b:RefOrder>
  </b:Source>
  <b:Source>
    <b:Tag>St</b:Tag>
    <b:SourceType>JournalArticle</b:SourceType>
    <b:Guid>{35C76787-295A-4533-9E8C-AB07A2988D15}</b:Guid>
    <b:Author>
      <b:Author>
        <b:NameList>
          <b:Person>
            <b:Last>St</b:Last>
          </b:Person>
        </b:NameList>
      </b:Author>
    </b:Author>
    <b:RefOrder>49</b:RefOrder>
  </b:Source>
  <b:Source>
    <b:Tag>IBM23</b:Tag>
    <b:SourceType>InternetSite</b:SourceType>
    <b:Guid>{D10B6DE2-05C1-48F6-A31F-3DF179AC388E}</b:Guid>
    <b:Author>
      <b:Author>
        <b:Corporate>IBM</b:Corporate>
      </b:Author>
    </b:Author>
    <b:Title>What are AI hallucinations?</b:Title>
    <b:Year>2023</b:Year>
    <b:YearAccessed>2023</b:YearAccessed>
    <b:MonthAccessed>October</b:MonthAccessed>
    <b:DayAccessed>8</b:DayAccessed>
    <b:URL>https://www.ibm.com/topics/ai-hallucinations</b:URL>
    <b:RefOrder>50</b:RefOrder>
  </b:Source>
  <b:Source>
    <b:Tag>Poo10</b:Tag>
    <b:SourceType>Book</b:SourceType>
    <b:Guid>{478D2373-C0D1-4D63-940E-9972ABAFD501}</b:Guid>
    <b:Title>Artifical Intelligence Foundations of Computational Agents</b:Title>
    <b:Year>2010</b:Year>
    <b:Publisher>Cambridge University Press</b:Publisher>
    <b:Edition>1st</b:Edition>
    <b:Author>
      <b:Author>
        <b:NameList>
          <b:Person>
            <b:Last>Poole</b:Last>
            <b:Middle>L</b:Middle>
            <b:First>David</b:First>
          </b:Person>
          <b:Person>
            <b:Last>Mackworth</b:Last>
            <b:Middle>K</b:Middle>
            <b:First>Alan</b:First>
          </b:Person>
        </b:NameList>
      </b:Author>
    </b:Author>
    <b:RefOrder>51</b:RefOrder>
  </b:Source>
  <b:Source>
    <b:Tag>Sai</b:Tag>
    <b:SourceType>InternetSite</b:SourceType>
    <b:Guid>{11011120-CE27-47BC-A343-8E36CF721E6A}</b:Guid>
    <b:Author>
      <b:Author>
        <b:NameList>
          <b:Person>
            <b:Last>Saini</b:Last>
            <b:First>Anshul</b:First>
          </b:Person>
        </b:NameList>
      </b:Author>
    </b:Author>
    <b:Title>Conceptual Understanding of Logistic Regression for Data Science Beginners</b:Title>
    <b:Year>2023</b:Year>
    <b:YearAccessed>2023</b:YearAccessed>
    <b:MonthAccessed>October</b:MonthAccessed>
    <b:DayAccessed>22</b:DayAccessed>
    <b:URL>https://www.analyticsvidhya.com/blog/2021/08/conceptual-understanding-of-logistic-regression-for-data-science-beginners/#h-what-is-logistic-regression</b:URL>
    <b:RefOrder>52</b:RefOrder>
  </b:Source>
</b:Sourc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D5FCAB99F61D44408BFA4905511FD5D7" ma:contentTypeVersion="17" ma:contentTypeDescription="Create a new document." ma:contentTypeScope="" ma:versionID="4444a33fb26b13ebe6cde8b972a1df74">
  <xsd:schema xmlns:xsd="http://www.w3.org/2001/XMLSchema" xmlns:xs="http://www.w3.org/2001/XMLSchema" xmlns:p="http://schemas.microsoft.com/office/2006/metadata/properties" xmlns:ns3="8552b5d7-4deb-4460-9153-0bb224b95821" xmlns:ns4="e5c891c6-1fb4-4e24-91a2-889c75c898c1" targetNamespace="http://schemas.microsoft.com/office/2006/metadata/properties" ma:root="true" ma:fieldsID="e75b162ea37176d04c2e16891ef29ae3" ns3:_="" ns4:_="">
    <xsd:import namespace="8552b5d7-4deb-4460-9153-0bb224b95821"/>
    <xsd:import namespace="e5c891c6-1fb4-4e24-91a2-889c75c898c1"/>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AutoKeyPoints" minOccurs="0"/>
                <xsd:element ref="ns3:MediaServiceKeyPoints" minOccurs="0"/>
                <xsd:element ref="ns3:MediaServiceDateTaken" minOccurs="0"/>
                <xsd:element ref="ns3:MediaServiceOCR" minOccurs="0"/>
                <xsd:element ref="ns4:SharedWithUsers" minOccurs="0"/>
                <xsd:element ref="ns4:SharedWithDetails" minOccurs="0"/>
                <xsd:element ref="ns4:SharingHintHash" minOccurs="0"/>
                <xsd:element ref="ns3:MediaLengthInSeconds" minOccurs="0"/>
                <xsd:element ref="ns3:_activity" minOccurs="0"/>
                <xsd:element ref="ns3:MediaServiceObjectDetectorVersions"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552b5d7-4deb-4460-9153-0bb224b9582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description="" ma:hidden="true" ma:indexed="true" ma:internalName="MediaServiceDateTake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LengthInSeconds" ma:index="20" nillable="true" ma:displayName="MediaLengthInSeconds" ma:hidden="true" ma:internalName="MediaLengthInSeconds" ma:readOnly="true">
      <xsd:simpleType>
        <xsd:restriction base="dms:Unknown"/>
      </xsd:simpleType>
    </xsd:element>
    <xsd:element name="_activity" ma:index="21" nillable="true" ma:displayName="_activity" ma:hidden="true" ma:internalName="_activity">
      <xsd:simpleType>
        <xsd:restriction base="dms:Note"/>
      </xsd:simpleType>
    </xsd:element>
    <xsd:element name="MediaServiceObjectDetectorVersions" ma:index="22" nillable="true" ma:displayName="MediaServiceObjectDetectorVersions" ma:hidden="true" ma:indexed="true" ma:internalName="MediaServiceObjectDetectorVersions" ma:readOnly="true">
      <xsd:simpleType>
        <xsd:restriction base="dms:Text"/>
      </xsd:simpleType>
    </xsd:element>
    <xsd:element name="MediaServiceSystemTags" ma:index="23" nillable="true" ma:displayName="MediaServiceSystemTags" ma:hidden="true" ma:internalName="MediaServiceSystemTags" ma:readOnly="true">
      <xsd:simpleType>
        <xsd:restriction base="dms:Note"/>
      </xsd:simpleType>
    </xsd:element>
    <xsd:element name="MediaServiceSearchProperties" ma:index="24"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e5c891c6-1fb4-4e24-91a2-889c75c898c1"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SharingHintHash" ma:index="19"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p:properties xmlns:p="http://schemas.microsoft.com/office/2006/metadata/properties" xmlns:xsi="http://www.w3.org/2001/XMLSchema-instance" xmlns:pc="http://schemas.microsoft.com/office/infopath/2007/PartnerControls">
  <documentManagement>
    <_activity xmlns="8552b5d7-4deb-4460-9153-0bb224b95821" xsi:nil="true"/>
  </documentManagement>
</p: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E021B06-4887-4E90-B5B7-D25CD6ED7509}">
  <ds:schemaRefs>
    <ds:schemaRef ds:uri="http://schemas.openxmlformats.org/officeDocument/2006/bibliography"/>
  </ds:schemaRefs>
</ds:datastoreItem>
</file>

<file path=customXml/itemProps3.xml><?xml version="1.0" encoding="utf-8"?>
<ds:datastoreItem xmlns:ds="http://schemas.openxmlformats.org/officeDocument/2006/customXml" ds:itemID="{996AC970-3711-4C4B-A71E-BDB2929ADB28}">
  <ds:schemaRefs>
    <ds:schemaRef ds:uri="http://schemas.microsoft.com/sharepoint/v3/contenttype/forms"/>
  </ds:schemaRefs>
</ds:datastoreItem>
</file>

<file path=customXml/itemProps4.xml><?xml version="1.0" encoding="utf-8"?>
<ds:datastoreItem xmlns:ds="http://schemas.openxmlformats.org/officeDocument/2006/customXml" ds:itemID="{B0AB61F0-8342-4582-AD7C-CF7FADEB67A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552b5d7-4deb-4460-9153-0bb224b95821"/>
    <ds:schemaRef ds:uri="e5c891c6-1fb4-4e24-91a2-889c75c898c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0DF60F9F-9BA6-4140-867C-E7DAA148712A}">
  <ds:schemaRefs>
    <ds:schemaRef ds:uri="http://schemas.microsoft.com/office/2006/metadata/properties"/>
    <ds:schemaRef ds:uri="http://schemas.microsoft.com/office/infopath/2007/PartnerControls"/>
    <ds:schemaRef ds:uri="8552b5d7-4deb-4460-9153-0bb224b95821"/>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20</Pages>
  <Words>11267</Words>
  <Characters>68283</Characters>
  <Application>Microsoft Office Word</Application>
  <DocSecurity>0</DocSecurity>
  <Lines>1219</Lines>
  <Paragraphs>439</Paragraphs>
  <ScaleCrop>false</ScaleCrop>
  <HeadingPairs>
    <vt:vector size="2" baseType="variant">
      <vt:variant>
        <vt:lpstr>Title</vt:lpstr>
      </vt:variant>
      <vt:variant>
        <vt:i4>1</vt:i4>
      </vt:variant>
    </vt:vector>
  </HeadingPairs>
  <TitlesOfParts>
    <vt:vector size="1" baseType="lpstr">
      <vt:lpstr>Capturing, Editing and Merging Gaussian Splats to Create Novel 3D Environments</vt:lpstr>
    </vt:vector>
  </TitlesOfParts>
  <Company>MTU Kerry</Company>
  <LinksUpToDate>false</LinksUpToDate>
  <CharactersWithSpaces>79111</CharactersWithSpaces>
  <SharedDoc>false</SharedDoc>
  <HLinks>
    <vt:vector size="30" baseType="variant">
      <vt:variant>
        <vt:i4>1376306</vt:i4>
      </vt:variant>
      <vt:variant>
        <vt:i4>26</vt:i4>
      </vt:variant>
      <vt:variant>
        <vt:i4>0</vt:i4>
      </vt:variant>
      <vt:variant>
        <vt:i4>5</vt:i4>
      </vt:variant>
      <vt:variant>
        <vt:lpwstr/>
      </vt:variant>
      <vt:variant>
        <vt:lpwstr>_Toc178686355</vt:lpwstr>
      </vt:variant>
      <vt:variant>
        <vt:i4>1376306</vt:i4>
      </vt:variant>
      <vt:variant>
        <vt:i4>20</vt:i4>
      </vt:variant>
      <vt:variant>
        <vt:i4>0</vt:i4>
      </vt:variant>
      <vt:variant>
        <vt:i4>5</vt:i4>
      </vt:variant>
      <vt:variant>
        <vt:lpwstr/>
      </vt:variant>
      <vt:variant>
        <vt:lpwstr>_Toc178686354</vt:lpwstr>
      </vt:variant>
      <vt:variant>
        <vt:i4>1376306</vt:i4>
      </vt:variant>
      <vt:variant>
        <vt:i4>14</vt:i4>
      </vt:variant>
      <vt:variant>
        <vt:i4>0</vt:i4>
      </vt:variant>
      <vt:variant>
        <vt:i4>5</vt:i4>
      </vt:variant>
      <vt:variant>
        <vt:lpwstr/>
      </vt:variant>
      <vt:variant>
        <vt:lpwstr>_Toc178686353</vt:lpwstr>
      </vt:variant>
      <vt:variant>
        <vt:i4>1376306</vt:i4>
      </vt:variant>
      <vt:variant>
        <vt:i4>8</vt:i4>
      </vt:variant>
      <vt:variant>
        <vt:i4>0</vt:i4>
      </vt:variant>
      <vt:variant>
        <vt:i4>5</vt:i4>
      </vt:variant>
      <vt:variant>
        <vt:lpwstr/>
      </vt:variant>
      <vt:variant>
        <vt:lpwstr>_Toc178686352</vt:lpwstr>
      </vt:variant>
      <vt:variant>
        <vt:i4>1376306</vt:i4>
      </vt:variant>
      <vt:variant>
        <vt:i4>2</vt:i4>
      </vt:variant>
      <vt:variant>
        <vt:i4>0</vt:i4>
      </vt:variant>
      <vt:variant>
        <vt:i4>5</vt:i4>
      </vt:variant>
      <vt:variant>
        <vt:lpwstr/>
      </vt:variant>
      <vt:variant>
        <vt:lpwstr>_Toc17868635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pturing, Editing and Merging Gaussian Splats to Create Novel 3D Environments</dc:title>
  <dc:subject>C</dc:subject>
  <dc:creator>STUDENT Billy Elsbury T00224562</dc:creator>
  <cp:keywords/>
  <cp:lastModifiedBy>STUDENT Billy Elsbury</cp:lastModifiedBy>
  <cp:revision>2</cp:revision>
  <cp:lastPrinted>2023-10-22T22:01:00Z</cp:lastPrinted>
  <dcterms:created xsi:type="dcterms:W3CDTF">2024-12-08T19:47:00Z</dcterms:created>
  <dcterms:modified xsi:type="dcterms:W3CDTF">2024-12-08T19: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5FCAB99F61D44408BFA4905511FD5D7</vt:lpwstr>
  </property>
  <property fmtid="{D5CDD505-2E9C-101B-9397-08002B2CF9AE}" pid="3" name="GrammarlyDocumentId">
    <vt:lpwstr>f2b4068acc7ab7a7f97116358d40c22e22dd83200cc7271ab7d1eb20e45dac84</vt:lpwstr>
  </property>
  <property fmtid="{D5CDD505-2E9C-101B-9397-08002B2CF9AE}" pid="4" name="ZOTERO_PREF_2">
    <vt:lpwstr>automaticJournalAbbreviations" value="true"/&gt;&lt;/prefs&gt;&lt;/data&gt;</vt:lpwstr>
  </property>
  <property fmtid="{D5CDD505-2E9C-101B-9397-08002B2CF9AE}" pid="5" name="ZOTERO_PREF_1">
    <vt:lpwstr>&lt;data data-version="3" zotero-version="6.0.36"&gt;&lt;session id="XEyxu8IF"/&gt;&lt;style id="http://www.zotero.org/styles/harvard-anglia-ruskin-university" hasBibliography="1" bibliographyStyleHasBeenSet="1"/&gt;&lt;prefs&gt;&lt;pref name="fieldType" value="Field"/&gt;&lt;pref name="</vt:lpwstr>
  </property>
</Properties>
</file>